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72D7" w:rsidRPr="00440FC0" w:rsidRDefault="00B772D7" w:rsidP="001D3C09">
      <w:pPr>
        <w:pStyle w:val="Heading1"/>
        <w:rPr>
          <w:color w:val="000000" w:themeColor="text1"/>
        </w:rPr>
      </w:pPr>
      <w:bookmarkStart w:id="0" w:name="_Toc503881694"/>
      <w:bookmarkStart w:id="1" w:name="_Toc23855649"/>
      <w:r w:rsidRPr="00440FC0">
        <w:rPr>
          <w:color w:val="000000" w:themeColor="text1"/>
          <w:lang w:val="en-ID"/>
        </w:rPr>
        <w:t>BAB II</w:t>
      </w:r>
      <w:r w:rsidRPr="00440FC0">
        <w:rPr>
          <w:color w:val="000000" w:themeColor="text1"/>
          <w:lang w:val="en-ID"/>
        </w:rPr>
        <w:br/>
      </w:r>
      <w:r w:rsidRPr="00440FC0">
        <w:rPr>
          <w:color w:val="000000" w:themeColor="text1"/>
        </w:rPr>
        <w:t>LANDASAN TEORI</w:t>
      </w:r>
      <w:bookmarkEnd w:id="0"/>
      <w:bookmarkEnd w:id="1"/>
    </w:p>
    <w:p w:rsidR="001D3FEB" w:rsidRDefault="001D3FEB" w:rsidP="00394784">
      <w:pPr>
        <w:pStyle w:val="Heading2"/>
        <w:ind w:left="0" w:firstLine="0"/>
      </w:pPr>
      <w:bookmarkStart w:id="2" w:name="_Toc23855652"/>
      <w:bookmarkStart w:id="3" w:name="_bookmark14"/>
      <w:bookmarkEnd w:id="3"/>
      <w:r w:rsidRPr="001D3FEB">
        <w:t>2.1</w:t>
      </w:r>
      <w:r w:rsidRPr="001D3FEB">
        <w:tab/>
        <w:t>Tinjauan Teoritis</w:t>
      </w:r>
    </w:p>
    <w:p w:rsidR="00EF0C1D" w:rsidRDefault="00EF0C1D" w:rsidP="00394784">
      <w:pPr>
        <w:pStyle w:val="Heading3"/>
        <w:numPr>
          <w:ilvl w:val="2"/>
          <w:numId w:val="7"/>
        </w:numPr>
        <w:rPr>
          <w:szCs w:val="24"/>
          <w:lang w:val="en-ID"/>
        </w:rPr>
      </w:pPr>
      <w:r>
        <w:rPr>
          <w:szCs w:val="24"/>
          <w:lang w:val="en-ID"/>
        </w:rPr>
        <w:t>Monitoring</w:t>
      </w:r>
    </w:p>
    <w:p w:rsidR="00EF0C1D" w:rsidRPr="00EF0C1D" w:rsidRDefault="00EF0C1D" w:rsidP="00394784">
      <w:pPr>
        <w:pStyle w:val="BodyText"/>
        <w:spacing w:before="78"/>
        <w:ind w:left="360" w:firstLine="360"/>
        <w:jc w:val="both"/>
        <w:rPr>
          <w:color w:val="000000" w:themeColor="text1"/>
        </w:rPr>
      </w:pPr>
      <w:r w:rsidRPr="00EF0C1D">
        <w:rPr>
          <w:color w:val="000000" w:themeColor="text1"/>
        </w:rPr>
        <w:t>Monitoring adalah proses pengumpulan dan analisis informasi berdasarkan indikator yang ditetapkan secara sistematis dan kontinu tentang kegiatan program sehingga dapat dilakukan tindakan koreksi untuk penyempurnaan program kegiatan itu selanjutnya. pemantauan yang dapat dijelaskan sebagai kesadaran (</w:t>
      </w:r>
      <w:r w:rsidRPr="00EF0C1D">
        <w:rPr>
          <w:i/>
          <w:iCs/>
          <w:color w:val="000000" w:themeColor="text1"/>
        </w:rPr>
        <w:t>awareness</w:t>
      </w:r>
      <w:r w:rsidRPr="00EF0C1D">
        <w:rPr>
          <w:color w:val="000000" w:themeColor="text1"/>
        </w:rPr>
        <w:t>) tentang apa yang ingin diketahui, pemantauan berkadar tingkat tinggi dilakukan agar dapat membuat pengukuran melalui waktu yang menunjukkan pergerakan ke arah tujuan atau menjauh dari itu. (Mardiani, Gentisya Tri: 2013).</w:t>
      </w:r>
    </w:p>
    <w:p w:rsidR="00EF0C1D" w:rsidRPr="00EF0C1D" w:rsidRDefault="00EF0C1D" w:rsidP="00394784">
      <w:pPr>
        <w:rPr>
          <w:lang w:val="en-ID" w:eastAsia="id"/>
        </w:rPr>
      </w:pPr>
    </w:p>
    <w:p w:rsidR="00B772D7" w:rsidRDefault="00B772D7" w:rsidP="00394784">
      <w:pPr>
        <w:pStyle w:val="Heading3"/>
        <w:numPr>
          <w:ilvl w:val="2"/>
          <w:numId w:val="7"/>
        </w:numPr>
        <w:rPr>
          <w:szCs w:val="24"/>
          <w:lang w:val="en-ID"/>
        </w:rPr>
      </w:pPr>
      <w:r w:rsidRPr="00EF0C1D">
        <w:rPr>
          <w:szCs w:val="24"/>
          <w:lang w:val="en-ID"/>
        </w:rPr>
        <w:t xml:space="preserve">Pengertian </w:t>
      </w:r>
      <w:r w:rsidRPr="00440FC0">
        <w:rPr>
          <w:szCs w:val="24"/>
          <w:lang w:val="en-ID"/>
        </w:rPr>
        <w:t>Perancangan Sistem</w:t>
      </w:r>
      <w:bookmarkEnd w:id="2"/>
    </w:p>
    <w:p w:rsidR="00B772D7" w:rsidRPr="00440FC0" w:rsidRDefault="00B772D7" w:rsidP="00394784">
      <w:pPr>
        <w:pStyle w:val="BodyText"/>
        <w:spacing w:before="78"/>
        <w:ind w:left="360" w:firstLine="360"/>
        <w:jc w:val="both"/>
        <w:rPr>
          <w:color w:val="000000" w:themeColor="text1"/>
        </w:rPr>
      </w:pPr>
      <w:r w:rsidRPr="00440FC0">
        <w:rPr>
          <w:color w:val="000000" w:themeColor="text1"/>
        </w:rPr>
        <w:t>Menurut Kadir (2015:14) menyimpulkan bahwa perancangan sistem merupakan merancang atau mendesain suatu sistem agar project yang akan dikerjakan tidak mengalami kesalah]an alur program yang fatal dan perancangan sistem yang baik akan mempermudah programmer dalam membuat programnya.</w:t>
      </w:r>
    </w:p>
    <w:p w:rsidR="00B772D7" w:rsidRPr="00440FC0" w:rsidRDefault="00B772D7" w:rsidP="00394784">
      <w:pPr>
        <w:pStyle w:val="BodyText"/>
        <w:spacing w:before="78"/>
        <w:ind w:firstLine="588"/>
        <w:jc w:val="both"/>
        <w:rPr>
          <w:color w:val="000000" w:themeColor="text1"/>
        </w:rPr>
      </w:pPr>
    </w:p>
    <w:p w:rsidR="00B772D7" w:rsidRPr="00A65057" w:rsidRDefault="00B772D7" w:rsidP="00394784">
      <w:pPr>
        <w:pStyle w:val="Heading3"/>
        <w:numPr>
          <w:ilvl w:val="2"/>
          <w:numId w:val="7"/>
        </w:numPr>
        <w:rPr>
          <w:szCs w:val="24"/>
          <w:lang w:val="en-ID"/>
        </w:rPr>
      </w:pPr>
      <w:bookmarkStart w:id="4" w:name="_Toc23855653"/>
      <w:r w:rsidRPr="00A65057">
        <w:rPr>
          <w:szCs w:val="24"/>
          <w:lang w:val="en-ID"/>
        </w:rPr>
        <w:t xml:space="preserve">Pengertian </w:t>
      </w:r>
      <w:r w:rsidRPr="00440FC0">
        <w:rPr>
          <w:szCs w:val="24"/>
          <w:lang w:val="en-ID"/>
        </w:rPr>
        <w:t>Sistem</w:t>
      </w:r>
      <w:bookmarkEnd w:id="4"/>
    </w:p>
    <w:p w:rsidR="00B772D7" w:rsidRPr="001D3FEB" w:rsidRDefault="00B772D7" w:rsidP="00394784">
      <w:pPr>
        <w:pStyle w:val="BodyText"/>
        <w:spacing w:before="78"/>
        <w:ind w:left="360" w:firstLine="360"/>
        <w:jc w:val="both"/>
        <w:rPr>
          <w:color w:val="000000" w:themeColor="text1"/>
        </w:rPr>
      </w:pPr>
      <w:r w:rsidRPr="001D3FEB">
        <w:rPr>
          <w:color w:val="000000" w:themeColor="text1"/>
        </w:rPr>
        <w:t>Suatu sistem sangatlah dibutuhkan dalam suatu perusahaan atau instansi karena sistem sangat menunjang kinerja perusahaan atau instansi, baik yang berskala kecil maupun besar.</w:t>
      </w:r>
    </w:p>
    <w:p w:rsidR="00B772D7" w:rsidRPr="001D3FEB" w:rsidRDefault="00B772D7" w:rsidP="00394784">
      <w:pPr>
        <w:pStyle w:val="BodyText"/>
        <w:spacing w:before="78"/>
        <w:ind w:left="360" w:firstLine="360"/>
        <w:jc w:val="both"/>
        <w:rPr>
          <w:color w:val="000000" w:themeColor="text1"/>
        </w:rPr>
      </w:pPr>
      <w:r w:rsidRPr="001D3FEB">
        <w:rPr>
          <w:color w:val="000000" w:themeColor="text1"/>
        </w:rPr>
        <w:t xml:space="preserve">Sementara itu, L Enger dalam Tata Sutabri (2012: 9) ,mengatakan bahwa “System dapat terdiri dari atas kegiatan-kegiatan yang berhubungan guna mencapai tujuan-tujuan perusahaan seperti pengendalian inventaris atau penjadwalan produksi . </w:t>
      </w:r>
    </w:p>
    <w:p w:rsidR="00B772D7" w:rsidRPr="001D3FEB" w:rsidRDefault="00B772D7" w:rsidP="00394784">
      <w:pPr>
        <w:pStyle w:val="BodyText"/>
        <w:spacing w:before="78"/>
        <w:ind w:left="360" w:firstLine="360"/>
        <w:jc w:val="both"/>
        <w:rPr>
          <w:color w:val="000000" w:themeColor="text1"/>
        </w:rPr>
      </w:pPr>
      <w:r w:rsidRPr="001D3FEB">
        <w:rPr>
          <w:color w:val="000000" w:themeColor="text1"/>
        </w:rPr>
        <w:t xml:space="preserve">Selanjutnya S. Prajudi Atmosudirdjo dalam Tata Sutabri (2012: 10) menyatakan bahwa “suatu sistem terdiri atas object-object atau unsur-unsur atau </w:t>
      </w:r>
      <w:r w:rsidRPr="001D3FEB">
        <w:rPr>
          <w:color w:val="000000" w:themeColor="text1"/>
        </w:rPr>
        <w:lastRenderedPageBreak/>
        <w:t>komponen-komponen yang saling berhubungan satu sama lain nya sedemikian rupa sehingga unsur-unsur tersebut merupakan suatu kesatuan pemrosesan atau pengolahan yang tertentu”.</w:t>
      </w:r>
    </w:p>
    <w:p w:rsidR="00B772D7" w:rsidRPr="001D3FEB" w:rsidRDefault="00B772D7" w:rsidP="00394784">
      <w:pPr>
        <w:pStyle w:val="BodyText"/>
        <w:spacing w:before="78"/>
        <w:ind w:left="360" w:firstLine="360"/>
        <w:jc w:val="both"/>
        <w:rPr>
          <w:color w:val="000000" w:themeColor="text1"/>
        </w:rPr>
      </w:pPr>
      <w:r w:rsidRPr="001D3FEB">
        <w:rPr>
          <w:color w:val="000000" w:themeColor="text1"/>
        </w:rPr>
        <w:t xml:space="preserve"> Menurut Pratama (2014:7) menjelaskan bahwa sistem merupakan sekumpulan prosedur yang saling berkaitan dan berhubungan satu sama yang lain untuk melakukan tugas secara bersama-sama.</w:t>
      </w:r>
    </w:p>
    <w:p w:rsidR="00A65057" w:rsidRPr="00A65057" w:rsidRDefault="00A65057" w:rsidP="00394784">
      <w:pPr>
        <w:spacing w:line="360" w:lineRule="auto"/>
        <w:ind w:firstLine="720"/>
        <w:jc w:val="both"/>
        <w:rPr>
          <w:rFonts w:ascii="Times New Roman" w:hAnsi="Times New Roman" w:cs="Times New Roman"/>
          <w:color w:val="252525"/>
          <w:sz w:val="24"/>
          <w:szCs w:val="24"/>
          <w:shd w:val="clear" w:color="auto" w:fill="FFFFFF"/>
        </w:rPr>
      </w:pPr>
    </w:p>
    <w:p w:rsidR="00B772D7" w:rsidRPr="00A65057" w:rsidRDefault="00B772D7" w:rsidP="00394784">
      <w:pPr>
        <w:pStyle w:val="Heading3"/>
        <w:numPr>
          <w:ilvl w:val="2"/>
          <w:numId w:val="7"/>
        </w:numPr>
        <w:rPr>
          <w:szCs w:val="24"/>
          <w:lang w:val="en-ID"/>
        </w:rPr>
      </w:pPr>
      <w:bookmarkStart w:id="5" w:name="_Toc23855654"/>
      <w:r w:rsidRPr="00A65057">
        <w:rPr>
          <w:szCs w:val="24"/>
          <w:lang w:val="en-ID"/>
        </w:rPr>
        <w:t xml:space="preserve">Pengertian </w:t>
      </w:r>
      <w:r w:rsidRPr="00440FC0">
        <w:rPr>
          <w:szCs w:val="24"/>
          <w:lang w:val="en-ID"/>
        </w:rPr>
        <w:t>Informasi</w:t>
      </w:r>
      <w:bookmarkEnd w:id="5"/>
      <w:r w:rsidRPr="00A65057">
        <w:rPr>
          <w:bCs w:val="0"/>
          <w:sz w:val="28"/>
          <w:lang w:val="en-ID"/>
        </w:rPr>
        <w:t xml:space="preserve"> </w:t>
      </w:r>
    </w:p>
    <w:p w:rsidR="00B772D7" w:rsidRPr="00440FC0" w:rsidRDefault="00B772D7" w:rsidP="00394784">
      <w:pPr>
        <w:pStyle w:val="BodyText"/>
        <w:spacing w:before="78"/>
        <w:ind w:left="360" w:firstLine="360"/>
        <w:jc w:val="both"/>
        <w:rPr>
          <w:color w:val="000000" w:themeColor="text1"/>
        </w:rPr>
      </w:pPr>
      <w:r w:rsidRPr="00440FC0">
        <w:rPr>
          <w:color w:val="000000" w:themeColor="text1"/>
        </w:rPr>
        <w:t>Menurut Gelinas &amp; Dull (2012</w:t>
      </w:r>
      <w:r w:rsidRPr="001D3FEB">
        <w:rPr>
          <w:color w:val="000000" w:themeColor="text1"/>
        </w:rPr>
        <w:t>:2</w:t>
      </w:r>
      <w:r w:rsidRPr="00440FC0">
        <w:rPr>
          <w:color w:val="000000" w:themeColor="text1"/>
        </w:rPr>
        <w:t>) Dalam bukunya, Gelinas dan Dull mengatakan bahwa pengertian informasi adalah sebuah data yang disajikan dalam bentuk formulir. Data tersebut memiliki kegunaan dalam pembuatan atau pengambilan keputusan.</w:t>
      </w:r>
    </w:p>
    <w:p w:rsidR="00B772D7" w:rsidRPr="001D3FEB" w:rsidRDefault="00B772D7" w:rsidP="00394784">
      <w:pPr>
        <w:pStyle w:val="BodyText"/>
        <w:spacing w:before="78"/>
        <w:ind w:left="360" w:firstLine="360"/>
        <w:jc w:val="both"/>
        <w:rPr>
          <w:color w:val="000000" w:themeColor="text1"/>
        </w:rPr>
      </w:pPr>
      <w:r w:rsidRPr="001D3FEB">
        <w:rPr>
          <w:color w:val="000000" w:themeColor="text1"/>
        </w:rPr>
        <w:t>Informasi pada dasarnya adalah himpunan data yang telah diolah menjadi sesuatu yang memiliki arti dan kegunaan lebih luas. Lippeveld, Sauerborn, dan Bodart dalam Bambang Hartono (2013:15) mendefinisikan informasi sebagai kumpulan fakta atau data yang memiliki makna.</w:t>
      </w:r>
    </w:p>
    <w:p w:rsidR="00B772D7" w:rsidRPr="00440FC0" w:rsidRDefault="00B772D7" w:rsidP="00394784">
      <w:pPr>
        <w:pStyle w:val="BodyText"/>
        <w:spacing w:before="78"/>
        <w:ind w:left="360" w:firstLine="360"/>
        <w:jc w:val="both"/>
        <w:rPr>
          <w:color w:val="000000" w:themeColor="text1"/>
        </w:rPr>
      </w:pPr>
      <w:r w:rsidRPr="00440FC0">
        <w:rPr>
          <w:color w:val="000000" w:themeColor="text1"/>
        </w:rPr>
        <w:t>Banyak orang menggunakan istilah data dan informasi secara bergatian, hal ini biasa dimaklumi bila terjadi dalam percakapan informal karena saat percakapan sulit untuk mengatakan apakah ini informasi atau data , akan tetapi dalam dunia komputer pada saat tertentu kita harus membedakan antara data dan informasi.</w:t>
      </w:r>
    </w:p>
    <w:p w:rsidR="00B772D7" w:rsidRPr="00440FC0" w:rsidRDefault="00B772D7" w:rsidP="00394784">
      <w:pPr>
        <w:pStyle w:val="BodyText"/>
        <w:spacing w:before="78"/>
        <w:ind w:left="360" w:firstLine="360"/>
        <w:jc w:val="both"/>
        <w:rPr>
          <w:color w:val="000000" w:themeColor="text1"/>
        </w:rPr>
      </w:pPr>
      <w:r w:rsidRPr="00440FC0">
        <w:rPr>
          <w:color w:val="000000" w:themeColor="text1"/>
        </w:rPr>
        <w:t>Data adalah fakta atau apapun yang dapat digunakan sebagai input dalam menghasilkan informasi. Data biasa berupa bahan untuk diskusi pengambilan keputusan, perhitungan atau pengukuran. Saat ini data tidak harus selalu dalam bentuk kumpulan huruf-huruf dalam bentuk kata ataupun kalimat tapi bisa juga dalam bentuk suara atau tiga dimensi.</w:t>
      </w:r>
    </w:p>
    <w:p w:rsidR="00B772D7" w:rsidRPr="00440FC0" w:rsidRDefault="00B772D7" w:rsidP="00394784">
      <w:pPr>
        <w:pStyle w:val="BodyText"/>
        <w:spacing w:before="78"/>
        <w:ind w:left="360" w:firstLine="360"/>
        <w:jc w:val="both"/>
        <w:rPr>
          <w:color w:val="000000" w:themeColor="text1"/>
        </w:rPr>
      </w:pPr>
      <w:r w:rsidRPr="00440FC0">
        <w:rPr>
          <w:color w:val="000000" w:themeColor="text1"/>
        </w:rPr>
        <w:t>Informasi merupakan hasil dari pengolahan data, akan tetapi tidak semua hasil dari pengolahan data tersebut bisa menjadi informasi. Hasil pengolahan data yang tidak memberikan makna atau arti serta tidak bermanfaat bukanlah merupakan informasi bagi orang tersebut. Ada tiga hal penting yang harus</w:t>
      </w:r>
    </w:p>
    <w:p w:rsidR="00B772D7" w:rsidRPr="00440FC0" w:rsidRDefault="00B772D7" w:rsidP="00394784">
      <w:pPr>
        <w:pStyle w:val="BodyText"/>
        <w:spacing w:before="78"/>
        <w:ind w:left="360" w:firstLine="360"/>
        <w:jc w:val="both"/>
        <w:rPr>
          <w:color w:val="000000" w:themeColor="text1"/>
        </w:rPr>
      </w:pPr>
      <w:r w:rsidRPr="00440FC0">
        <w:rPr>
          <w:color w:val="000000" w:themeColor="text1"/>
        </w:rPr>
        <w:t>diperhatikan yaitu:</w:t>
      </w:r>
    </w:p>
    <w:p w:rsidR="001D3FEB" w:rsidRPr="001D3FEB" w:rsidRDefault="00B772D7" w:rsidP="00394784">
      <w:pPr>
        <w:pStyle w:val="BodyText"/>
        <w:numPr>
          <w:ilvl w:val="1"/>
          <w:numId w:val="10"/>
        </w:numPr>
        <w:spacing w:before="78"/>
        <w:ind w:left="360" w:firstLine="360"/>
        <w:jc w:val="both"/>
        <w:rPr>
          <w:color w:val="000000" w:themeColor="text1"/>
        </w:rPr>
      </w:pPr>
      <w:r w:rsidRPr="001D3FEB">
        <w:rPr>
          <w:color w:val="000000" w:themeColor="text1"/>
        </w:rPr>
        <w:lastRenderedPageBreak/>
        <w:t>Informasi merupakan hasil pengolahan data</w:t>
      </w:r>
      <w:r w:rsidR="001D3FEB" w:rsidRPr="001D3FEB">
        <w:rPr>
          <w:color w:val="000000" w:themeColor="text1"/>
          <w:lang w:val="en-US"/>
        </w:rPr>
        <w:t>.</w:t>
      </w:r>
    </w:p>
    <w:p w:rsidR="001D3FEB" w:rsidRDefault="00B772D7" w:rsidP="00394784">
      <w:pPr>
        <w:pStyle w:val="BodyText"/>
        <w:numPr>
          <w:ilvl w:val="1"/>
          <w:numId w:val="10"/>
        </w:numPr>
        <w:spacing w:before="78"/>
        <w:ind w:left="360" w:firstLine="360"/>
        <w:jc w:val="both"/>
        <w:rPr>
          <w:color w:val="000000" w:themeColor="text1"/>
        </w:rPr>
      </w:pPr>
      <w:r w:rsidRPr="001D3FEB">
        <w:rPr>
          <w:color w:val="000000" w:themeColor="text1"/>
        </w:rPr>
        <w:t>Memberikan makna atau arti bagi pengguna/user.</w:t>
      </w:r>
    </w:p>
    <w:p w:rsidR="00B772D7" w:rsidRPr="001D3FEB" w:rsidRDefault="00B772D7" w:rsidP="00394784">
      <w:pPr>
        <w:pStyle w:val="BodyText"/>
        <w:numPr>
          <w:ilvl w:val="1"/>
          <w:numId w:val="10"/>
        </w:numPr>
        <w:spacing w:before="78"/>
        <w:ind w:left="360" w:firstLine="360"/>
        <w:jc w:val="both"/>
        <w:rPr>
          <w:color w:val="000000" w:themeColor="text1"/>
        </w:rPr>
      </w:pPr>
      <w:r w:rsidRPr="001D3FEB">
        <w:rPr>
          <w:color w:val="000000" w:themeColor="text1"/>
        </w:rPr>
        <w:t>Berguna atau bermanfaat bagi pengguna/user.</w:t>
      </w:r>
    </w:p>
    <w:p w:rsidR="00B772D7" w:rsidRPr="00440FC0" w:rsidRDefault="00B772D7" w:rsidP="00394784">
      <w:pPr>
        <w:pStyle w:val="BodyText"/>
        <w:jc w:val="both"/>
        <w:rPr>
          <w:color w:val="000000" w:themeColor="text1"/>
        </w:rPr>
      </w:pPr>
    </w:p>
    <w:p w:rsidR="00B772D7" w:rsidRPr="00A65057" w:rsidRDefault="00B772D7" w:rsidP="00394784">
      <w:pPr>
        <w:pStyle w:val="Heading3"/>
        <w:numPr>
          <w:ilvl w:val="2"/>
          <w:numId w:val="10"/>
        </w:numPr>
        <w:rPr>
          <w:szCs w:val="24"/>
          <w:lang w:val="en-ID"/>
        </w:rPr>
      </w:pPr>
      <w:bookmarkStart w:id="6" w:name="_Toc23855655"/>
      <w:r w:rsidRPr="00A65057">
        <w:rPr>
          <w:szCs w:val="24"/>
          <w:lang w:val="en-ID"/>
        </w:rPr>
        <w:t>Pengertian Sistem Informasi</w:t>
      </w:r>
      <w:bookmarkEnd w:id="6"/>
      <w:r w:rsidRPr="00A65057">
        <w:rPr>
          <w:szCs w:val="24"/>
          <w:lang w:val="en-ID"/>
        </w:rPr>
        <w:t xml:space="preserve"> </w:t>
      </w:r>
    </w:p>
    <w:p w:rsidR="00B772D7" w:rsidRPr="001D3FEB" w:rsidRDefault="00B772D7" w:rsidP="00394784">
      <w:pPr>
        <w:pStyle w:val="BodyText"/>
        <w:spacing w:before="78"/>
        <w:ind w:left="360" w:firstLine="360"/>
        <w:jc w:val="both"/>
        <w:rPr>
          <w:color w:val="000000" w:themeColor="text1"/>
        </w:rPr>
      </w:pPr>
      <w:r w:rsidRPr="001D3FEB">
        <w:rPr>
          <w:color w:val="000000" w:themeColor="text1"/>
        </w:rPr>
        <w:t>Menurut Ida Nuraida dalam buku karya Muslihudin, M. dan Oktavianto (2016:11), "Sistem informasi merupakan perangkat prosedur yang terorganisasi dengan sistematik, bila dilaksanakan akan menyediakan informasi yang dapat dimanfaatkan dalam proses pembuatan keputusan.</w:t>
      </w:r>
      <w:r w:rsidRPr="00440FC0">
        <w:rPr>
          <w:color w:val="000000" w:themeColor="text1"/>
        </w:rPr>
        <w:tab/>
      </w:r>
    </w:p>
    <w:p w:rsidR="00A65057" w:rsidRPr="00A65057" w:rsidRDefault="00A65057" w:rsidP="00394784">
      <w:pPr>
        <w:pStyle w:val="Heading3"/>
        <w:numPr>
          <w:ilvl w:val="2"/>
          <w:numId w:val="10"/>
        </w:numPr>
        <w:rPr>
          <w:sz w:val="28"/>
          <w:szCs w:val="24"/>
          <w:lang w:val="en-ID"/>
        </w:rPr>
      </w:pPr>
      <w:bookmarkStart w:id="7" w:name="_Toc16639294"/>
      <w:r w:rsidRPr="00A65057">
        <w:rPr>
          <w:sz w:val="28"/>
          <w:szCs w:val="24"/>
          <w:lang w:val="en-ID"/>
        </w:rPr>
        <w:t>Website</w:t>
      </w:r>
      <w:bookmarkEnd w:id="7"/>
    </w:p>
    <w:p w:rsidR="00B772D7" w:rsidRPr="001D3FEB" w:rsidRDefault="00A65057" w:rsidP="00394784">
      <w:pPr>
        <w:pStyle w:val="BodyText"/>
        <w:spacing w:before="78"/>
        <w:ind w:left="360" w:firstLine="360"/>
        <w:jc w:val="both"/>
        <w:rPr>
          <w:color w:val="000000" w:themeColor="text1"/>
        </w:rPr>
      </w:pPr>
      <w:r w:rsidRPr="001D3FEB">
        <w:rPr>
          <w:color w:val="000000" w:themeColor="text1"/>
        </w:rPr>
        <w:t>Menurut Bekti (2015:35), Website merupakan kumpulan halaman-halaman yang digunakan untuk menampilkan informasi teks, gambar diam atau gerak, animasi, suara, dan atau gabungan dari semuanya, baik yang bersifat statis maupun dinamis yang membentuk satu rangkaian bangunan yang saling terkait, yang masing-masing masing dihubungkan dengan jaringan-jaringan halaman.</w:t>
      </w:r>
      <w:bookmarkStart w:id="8" w:name="_Toc503881701"/>
    </w:p>
    <w:p w:rsidR="00B772D7" w:rsidRPr="00A65057" w:rsidRDefault="00B772D7" w:rsidP="00394784">
      <w:pPr>
        <w:pStyle w:val="Heading3"/>
        <w:numPr>
          <w:ilvl w:val="2"/>
          <w:numId w:val="10"/>
        </w:numPr>
        <w:rPr>
          <w:szCs w:val="24"/>
          <w:lang w:val="en-ID"/>
        </w:rPr>
      </w:pPr>
      <w:bookmarkStart w:id="9" w:name="_Toc23855660"/>
      <w:r w:rsidRPr="00A65057">
        <w:rPr>
          <w:szCs w:val="24"/>
          <w:lang w:val="en-ID"/>
        </w:rPr>
        <w:t>Basis Data</w:t>
      </w:r>
      <w:bookmarkEnd w:id="9"/>
    </w:p>
    <w:p w:rsidR="00B772D7" w:rsidRPr="001D3FEB" w:rsidRDefault="00B772D7" w:rsidP="00394784">
      <w:pPr>
        <w:pStyle w:val="BodyText"/>
        <w:spacing w:before="78"/>
        <w:ind w:left="360" w:firstLine="360"/>
        <w:jc w:val="both"/>
        <w:rPr>
          <w:color w:val="000000" w:themeColor="text1"/>
        </w:rPr>
      </w:pPr>
      <w:r w:rsidRPr="001D3FEB">
        <w:rPr>
          <w:color w:val="000000" w:themeColor="text1"/>
        </w:rPr>
        <w:t>Menurut Sukamto dan Shalahuddin (2018:43), sistem basis data adalah sistem terkomputerisasi yang tujuan utamanya adalah memelihara data yang sudah diolah atau informasi dan membuat informasi tersedia saat dibutuhkan. Pada intinya basis data adalah media untuk menyimpan data agar dapat diakses dngan mudah dan cepat.</w:t>
      </w:r>
    </w:p>
    <w:p w:rsidR="00B772D7" w:rsidRPr="00440FC0" w:rsidRDefault="00B772D7" w:rsidP="00394784">
      <w:pPr>
        <w:pStyle w:val="Heading3"/>
        <w:numPr>
          <w:ilvl w:val="2"/>
          <w:numId w:val="10"/>
        </w:numPr>
        <w:rPr>
          <w:szCs w:val="24"/>
          <w:lang w:val="en-ID"/>
        </w:rPr>
      </w:pPr>
      <w:bookmarkStart w:id="10" w:name="_Toc23855661"/>
      <w:r w:rsidRPr="00A65057">
        <w:rPr>
          <w:szCs w:val="24"/>
          <w:lang w:val="en-ID"/>
        </w:rPr>
        <w:t xml:space="preserve">Database Management System </w:t>
      </w:r>
      <w:r w:rsidRPr="00440FC0">
        <w:rPr>
          <w:szCs w:val="24"/>
          <w:lang w:val="en-ID"/>
        </w:rPr>
        <w:t>(DBMS)</w:t>
      </w:r>
      <w:bookmarkEnd w:id="10"/>
    </w:p>
    <w:p w:rsidR="00B772D7" w:rsidRPr="001D3FEB" w:rsidRDefault="00B772D7" w:rsidP="00394784">
      <w:pPr>
        <w:pStyle w:val="BodyText"/>
        <w:spacing w:before="78"/>
        <w:ind w:left="360" w:firstLine="360"/>
        <w:jc w:val="both"/>
        <w:rPr>
          <w:color w:val="000000" w:themeColor="text1"/>
        </w:rPr>
      </w:pPr>
      <w:r w:rsidRPr="001D3FEB">
        <w:rPr>
          <w:color w:val="000000" w:themeColor="text1"/>
        </w:rPr>
        <w:t>Menurut Sukamto dan Shalahuddin (2018:44) DBMS (Database Manageent System) atau dalam bahasa Indonesia sering disebut Sistem Manajemen basis data adalah suatu sistem aplikasi yang digunakan untuk menyimpan, mengelola, dan menampilkan data. Suatu sistem aplikasi disebut DBMS jika memenuhi persyaratan minimal sebagai berikut:</w:t>
      </w:r>
    </w:p>
    <w:p w:rsidR="001D3FEB" w:rsidRPr="001D3FEB" w:rsidRDefault="00B772D7" w:rsidP="00394784">
      <w:pPr>
        <w:pStyle w:val="BodyText"/>
        <w:numPr>
          <w:ilvl w:val="1"/>
          <w:numId w:val="9"/>
        </w:numPr>
        <w:spacing w:before="78"/>
        <w:ind w:left="360" w:firstLine="360"/>
        <w:jc w:val="both"/>
        <w:rPr>
          <w:color w:val="000000" w:themeColor="text1"/>
        </w:rPr>
      </w:pPr>
      <w:r w:rsidRPr="001D3FEB">
        <w:rPr>
          <w:color w:val="000000" w:themeColor="text1"/>
        </w:rPr>
        <w:t xml:space="preserve">Menyediakan fasilitas </w:t>
      </w:r>
      <w:r w:rsidR="00A65057" w:rsidRPr="001D3FEB">
        <w:rPr>
          <w:color w:val="000000" w:themeColor="text1"/>
        </w:rPr>
        <w:t>u</w:t>
      </w:r>
      <w:r w:rsidRPr="001D3FEB">
        <w:rPr>
          <w:color w:val="000000" w:themeColor="text1"/>
        </w:rPr>
        <w:t>ntuk mengelola akses data</w:t>
      </w:r>
      <w:r w:rsidR="001D3FEB" w:rsidRPr="001D3FEB">
        <w:rPr>
          <w:color w:val="000000" w:themeColor="text1"/>
          <w:lang w:val="en-US"/>
        </w:rPr>
        <w:t>.</w:t>
      </w:r>
    </w:p>
    <w:p w:rsidR="001D3FEB" w:rsidRPr="001D3FEB" w:rsidRDefault="00B772D7" w:rsidP="00394784">
      <w:pPr>
        <w:pStyle w:val="BodyText"/>
        <w:numPr>
          <w:ilvl w:val="1"/>
          <w:numId w:val="9"/>
        </w:numPr>
        <w:spacing w:before="78"/>
        <w:ind w:left="360" w:firstLine="360"/>
        <w:jc w:val="both"/>
        <w:rPr>
          <w:color w:val="000000" w:themeColor="text1"/>
        </w:rPr>
      </w:pPr>
      <w:r w:rsidRPr="001D3FEB">
        <w:rPr>
          <w:color w:val="000000" w:themeColor="text1"/>
        </w:rPr>
        <w:t>Mampu menangani integritas data</w:t>
      </w:r>
      <w:r w:rsidR="001D3FEB" w:rsidRPr="001D3FEB">
        <w:rPr>
          <w:color w:val="000000" w:themeColor="text1"/>
          <w:lang w:val="en-US"/>
        </w:rPr>
        <w:t>.</w:t>
      </w:r>
    </w:p>
    <w:p w:rsidR="001D3FEB" w:rsidRPr="001D3FEB" w:rsidRDefault="00B772D7" w:rsidP="00394784">
      <w:pPr>
        <w:pStyle w:val="BodyText"/>
        <w:numPr>
          <w:ilvl w:val="1"/>
          <w:numId w:val="9"/>
        </w:numPr>
        <w:spacing w:before="78"/>
        <w:ind w:left="360" w:firstLine="360"/>
        <w:jc w:val="both"/>
        <w:rPr>
          <w:color w:val="000000" w:themeColor="text1"/>
        </w:rPr>
      </w:pPr>
      <w:r w:rsidRPr="001D3FEB">
        <w:rPr>
          <w:color w:val="000000" w:themeColor="text1"/>
        </w:rPr>
        <w:t>Mampu menangani akses data yang dilakukan secara</w:t>
      </w:r>
      <w:r w:rsidR="001D3FEB" w:rsidRPr="001D3FEB">
        <w:rPr>
          <w:color w:val="000000" w:themeColor="text1"/>
          <w:lang w:val="en-US"/>
        </w:rPr>
        <w:t>.</w:t>
      </w:r>
    </w:p>
    <w:p w:rsidR="00B772D7" w:rsidRPr="001D3FEB" w:rsidRDefault="00B772D7" w:rsidP="00394784">
      <w:pPr>
        <w:pStyle w:val="BodyText"/>
        <w:numPr>
          <w:ilvl w:val="1"/>
          <w:numId w:val="9"/>
        </w:numPr>
        <w:spacing w:before="78"/>
        <w:ind w:left="360" w:firstLine="360"/>
        <w:jc w:val="both"/>
        <w:rPr>
          <w:color w:val="000000" w:themeColor="text1"/>
        </w:rPr>
      </w:pPr>
      <w:r w:rsidRPr="001D3FEB">
        <w:rPr>
          <w:color w:val="000000" w:themeColor="text1"/>
        </w:rPr>
        <w:lastRenderedPageBreak/>
        <w:t>Mampu menangani backup data</w:t>
      </w:r>
    </w:p>
    <w:p w:rsidR="00B772D7" w:rsidRPr="00440FC0" w:rsidRDefault="00B772D7" w:rsidP="00394784">
      <w:pPr>
        <w:spacing w:line="360" w:lineRule="auto"/>
        <w:jc w:val="both"/>
        <w:rPr>
          <w:rFonts w:ascii="Times New Roman" w:hAnsi="Times New Roman" w:cs="Times New Roman"/>
          <w:sz w:val="24"/>
        </w:rPr>
      </w:pPr>
    </w:p>
    <w:p w:rsidR="00B772D7" w:rsidRPr="00A65057" w:rsidRDefault="00B772D7" w:rsidP="00394784">
      <w:pPr>
        <w:pStyle w:val="Heading3"/>
        <w:numPr>
          <w:ilvl w:val="2"/>
          <w:numId w:val="9"/>
        </w:numPr>
        <w:rPr>
          <w:szCs w:val="24"/>
          <w:lang w:val="en-ID"/>
        </w:rPr>
      </w:pPr>
      <w:bookmarkStart w:id="11" w:name="_Toc23855662"/>
      <w:r w:rsidRPr="00A65057">
        <w:rPr>
          <w:szCs w:val="24"/>
          <w:lang w:val="en-ID"/>
        </w:rPr>
        <w:t>Metode Agile</w:t>
      </w:r>
      <w:bookmarkEnd w:id="11"/>
    </w:p>
    <w:p w:rsidR="00B772D7" w:rsidRPr="001D3FEB" w:rsidRDefault="00B772D7" w:rsidP="00394784">
      <w:pPr>
        <w:pStyle w:val="BodyText"/>
        <w:spacing w:before="78"/>
        <w:ind w:left="360" w:firstLine="360"/>
        <w:jc w:val="both"/>
        <w:rPr>
          <w:color w:val="000000" w:themeColor="text1"/>
        </w:rPr>
      </w:pPr>
      <w:r w:rsidRPr="001D3FEB">
        <w:rPr>
          <w:color w:val="000000" w:themeColor="text1"/>
        </w:rPr>
        <w:t>Menurut Manifesto (2015:25) Agile adalah empowerment untuk orang-orang yang ada didalam perusahaan agar mereka dapat merasa aman untuk berkolaborasi dalam menghantarkan produk yang berkualitas tinggi ditengah perubahan turbulensi tinggi.</w:t>
      </w:r>
    </w:p>
    <w:p w:rsidR="00B772D7" w:rsidRPr="00A65057" w:rsidRDefault="00B772D7" w:rsidP="00394784">
      <w:pPr>
        <w:pStyle w:val="Heading4"/>
        <w:numPr>
          <w:ilvl w:val="3"/>
          <w:numId w:val="9"/>
        </w:numPr>
        <w:ind w:hanging="810"/>
        <w:rPr>
          <w:lang w:val="en-ID"/>
        </w:rPr>
      </w:pPr>
      <w:r w:rsidRPr="00A65057">
        <w:rPr>
          <w:lang w:val="en-ID"/>
        </w:rPr>
        <w:t>Scrum</w:t>
      </w:r>
    </w:p>
    <w:p w:rsidR="00B772D7" w:rsidRPr="001D3FEB" w:rsidRDefault="00B772D7" w:rsidP="00394784">
      <w:pPr>
        <w:pStyle w:val="BodyText"/>
        <w:spacing w:before="78"/>
        <w:ind w:left="360" w:firstLine="360"/>
        <w:jc w:val="both"/>
        <w:rPr>
          <w:color w:val="000000" w:themeColor="text1"/>
        </w:rPr>
      </w:pPr>
      <w:r w:rsidRPr="001D3FEB">
        <w:rPr>
          <w:color w:val="000000" w:themeColor="text1"/>
        </w:rPr>
        <w:t>Menurut Partogi (2015:20) Scrum adalah sebuah kerangka kerja sederhana untuk mengembangkan produk kompleks seperti software. Scrum dirancang agar bersifat knowledge worker menjadi semakin kreatif, produktif dan kolaboratif dalam bekerja.</w:t>
      </w:r>
    </w:p>
    <w:p w:rsidR="00B772D7" w:rsidRPr="001D3FEB" w:rsidRDefault="00B772D7" w:rsidP="00394784">
      <w:pPr>
        <w:pStyle w:val="BodyText"/>
        <w:spacing w:before="78"/>
        <w:ind w:left="360" w:firstLine="360"/>
        <w:jc w:val="both"/>
        <w:rPr>
          <w:color w:val="000000" w:themeColor="text1"/>
        </w:rPr>
      </w:pPr>
      <w:r w:rsidRPr="001D3FEB">
        <w:rPr>
          <w:color w:val="000000" w:themeColor="text1"/>
        </w:rPr>
        <w:t xml:space="preserve">Langkah-langkah scrum menurut Kenett, R. S. &amp; Baker, E. pada jurnal </w:t>
      </w:r>
      <w:r w:rsidRPr="001D3FEB">
        <w:rPr>
          <w:color w:val="000000" w:themeColor="text1"/>
        </w:rPr>
        <w:fldChar w:fldCharType="begin" w:fldLock="1"/>
      </w:r>
      <w:r w:rsidRPr="001D3FEB">
        <w:rPr>
          <w:color w:val="000000" w:themeColor="text1"/>
        </w:rPr>
        <w:instrText>ADDIN CSL_CITATION {"citationItems":[{"id":"ITEM-1","itemData":{"ISSN":"2548-9356","abstract":"SCRUM is one of the agile development that put the speed in the process forward. In the development process SCRUM embraces three main rules: product owner (PO), SCRUM master (SM), and cross functional supported by five backlog refinement, sprint planning, daily meeting, reviews, and sprint retrospective activities. SCRUM ability is very suitable with the conditions that occur in Poltekpar Palembang which requires student enrollment selection information system to fulfill the quota of admission of new students in a short time. Therefore, this research, conducted to develop modified SCRUM SMM information system with the requirement gathering stage, product backlog, sprint backlog, sprint, IS development, and delivery-implementation. The final result of this research is SMM Information System of Poltekpar Palembang that can really fulfill user requirement which can be seen from SMM information system product backlog. SMM Information System of Poltekpar Palembang also has a feature that can serve as the main information system of Poltekpar Palembang in student admission as an effort to fulfill the student admission quota.","author":[{"dropping-particle":"","family":"Ependi","given":"Usman","non-dropping-particle":"","parse-names":false,"suffix":""}],"container-title":"Jurnal Informatika: Jurnal Pengembangan IT Poltek Tegal","id":"ITEM-1","issue":"1","issued":{"date-parts":[["2018"]]},"page":"49-55","title":"Implementasi Model Scrum pada Sistem Informasi Seleksi Masuk Mahasiswa Politeknik Pariwisata Palembang","type":"article-journal","volume":"3"},"uris":["http://www.mendeley.com/documents/?uuid=ef1b979a-1c99-4283-81de-380156a1c5b9"]}],"mendeley":{"formattedCitation":"(Ependi, 2018)","plainTextFormattedCitation":"(Ependi, 2018)","previouslyFormattedCitation":"(Ependi, 2018)"},"properties":{"noteIndex":0},"schema":"https://github.com/citation-style-language/schema/raw/master/csl-citation.json"}</w:instrText>
      </w:r>
      <w:r w:rsidRPr="001D3FEB">
        <w:rPr>
          <w:color w:val="000000" w:themeColor="text1"/>
        </w:rPr>
        <w:fldChar w:fldCharType="separate"/>
      </w:r>
      <w:r w:rsidRPr="001D3FEB">
        <w:rPr>
          <w:color w:val="000000" w:themeColor="text1"/>
        </w:rPr>
        <w:t>(Ependi, 2018)</w:t>
      </w:r>
      <w:r w:rsidRPr="001D3FEB">
        <w:rPr>
          <w:color w:val="000000" w:themeColor="text1"/>
        </w:rPr>
        <w:fldChar w:fldCharType="end"/>
      </w:r>
      <w:r w:rsidRPr="001D3FEB">
        <w:rPr>
          <w:color w:val="000000" w:themeColor="text1"/>
        </w:rPr>
        <w:t>, metode pengembangan SCRUM yang memiliki proses seperti yang diperlihatkan pada Gambar 2.1 SCRUM sendiri merupakan bagian dari Agile Development yang memiliki key SCRUM practices yaitu: (1) fokus pada jadwal, (2) bekerja sesuai sprint secara konsisten, (3) semua pekerjaan harus ditandai sebagai produk backlog, (4) produk backlog dasar melakukan sprint dan tim harus memutuskan produk dapat dikembangkan atau tidak, (5) SCRUM master bertanggung jawab menerima hasil sprint, (6) melakukan pertemuan setiap hari, (7) fokus pada sprint, pertemuaan, review produk dan jadwal pengerjaan, dan (8) SCRUM memungkinkan pengerjaan pengumpulan kebutuhan, perancangan arsitektur dan antarmuka.</w:t>
      </w:r>
      <w:r w:rsidRPr="001D3FEB">
        <w:rPr>
          <w:color w:val="000000" w:themeColor="text1"/>
        </w:rPr>
        <w:tab/>
      </w:r>
    </w:p>
    <w:p w:rsidR="00B772D7" w:rsidRPr="00440FC0" w:rsidRDefault="00B772D7" w:rsidP="00394784">
      <w:pPr>
        <w:spacing w:line="360" w:lineRule="auto"/>
        <w:jc w:val="both"/>
        <w:rPr>
          <w:rFonts w:ascii="Times New Roman" w:hAnsi="Times New Roman" w:cs="Times New Roman"/>
          <w:sz w:val="24"/>
          <w:szCs w:val="24"/>
        </w:rPr>
      </w:pPr>
      <w:r w:rsidRPr="00440FC0">
        <w:rPr>
          <w:rFonts w:ascii="Times New Roman" w:hAnsi="Times New Roman" w:cs="Times New Roman"/>
          <w:noProof/>
          <w:lang w:eastAsia="id-ID"/>
        </w:rPr>
        <w:lastRenderedPageBreak/>
        <w:drawing>
          <wp:anchor distT="0" distB="0" distL="114300" distR="114300" simplePos="0" relativeHeight="251661312" behindDoc="1" locked="0" layoutInCell="1" allowOverlap="1" wp14:anchorId="08CCC77A" wp14:editId="330D5436">
            <wp:simplePos x="0" y="0"/>
            <wp:positionH relativeFrom="column">
              <wp:posOffset>384810</wp:posOffset>
            </wp:positionH>
            <wp:positionV relativeFrom="paragraph">
              <wp:posOffset>65405</wp:posOffset>
            </wp:positionV>
            <wp:extent cx="4455795" cy="2181225"/>
            <wp:effectExtent l="0" t="0" r="1905" b="9525"/>
            <wp:wrapTight wrapText="bothSides">
              <wp:wrapPolygon edited="0">
                <wp:start x="0" y="0"/>
                <wp:lineTo x="0" y="21506"/>
                <wp:lineTo x="21517" y="21506"/>
                <wp:lineTo x="21517"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5795" cy="2181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772D7" w:rsidRPr="00440FC0" w:rsidRDefault="00B772D7" w:rsidP="00394784">
      <w:pPr>
        <w:spacing w:line="360" w:lineRule="auto"/>
        <w:ind w:left="993"/>
        <w:jc w:val="both"/>
        <w:rPr>
          <w:rFonts w:ascii="Times New Roman" w:hAnsi="Times New Roman" w:cs="Times New Roman"/>
        </w:rPr>
      </w:pPr>
    </w:p>
    <w:p w:rsidR="00B772D7" w:rsidRPr="00440FC0" w:rsidRDefault="00B772D7" w:rsidP="00394784">
      <w:pPr>
        <w:tabs>
          <w:tab w:val="center" w:pos="4465"/>
          <w:tab w:val="left" w:pos="7170"/>
        </w:tabs>
        <w:spacing w:line="360" w:lineRule="auto"/>
        <w:ind w:left="993"/>
        <w:rPr>
          <w:rFonts w:ascii="Times New Roman" w:hAnsi="Times New Roman" w:cs="Times New Roman"/>
          <w:b/>
          <w:sz w:val="24"/>
        </w:rPr>
      </w:pPr>
      <w:r w:rsidRPr="00440FC0">
        <w:rPr>
          <w:rFonts w:ascii="Times New Roman" w:hAnsi="Times New Roman" w:cs="Times New Roman"/>
          <w:b/>
          <w:sz w:val="24"/>
        </w:rPr>
        <w:tab/>
        <w:t>Gambar 2.1 Konseptual proses SCRUM</w:t>
      </w:r>
      <w:r w:rsidRPr="00440FC0">
        <w:rPr>
          <w:rFonts w:ascii="Times New Roman" w:hAnsi="Times New Roman" w:cs="Times New Roman"/>
          <w:b/>
          <w:sz w:val="24"/>
        </w:rPr>
        <w:tab/>
      </w:r>
    </w:p>
    <w:p w:rsidR="00B772D7" w:rsidRPr="00440FC0" w:rsidRDefault="00B772D7" w:rsidP="00394784">
      <w:pPr>
        <w:spacing w:line="360" w:lineRule="auto"/>
        <w:jc w:val="both"/>
        <w:rPr>
          <w:rFonts w:ascii="Times New Roman" w:hAnsi="Times New Roman" w:cs="Times New Roman"/>
          <w:sz w:val="24"/>
        </w:rPr>
      </w:pPr>
    </w:p>
    <w:p w:rsidR="00B772D7" w:rsidRPr="00440FC0" w:rsidRDefault="00B772D7" w:rsidP="00394784">
      <w:pPr>
        <w:pStyle w:val="BodyText"/>
        <w:rPr>
          <w:lang w:val="en-ID"/>
        </w:rPr>
      </w:pPr>
    </w:p>
    <w:bookmarkEnd w:id="8"/>
    <w:p w:rsidR="00B772D7" w:rsidRPr="00394784" w:rsidRDefault="00394784" w:rsidP="00394784">
      <w:pPr>
        <w:pStyle w:val="Heading3"/>
        <w:numPr>
          <w:ilvl w:val="2"/>
          <w:numId w:val="9"/>
        </w:numPr>
        <w:rPr>
          <w:szCs w:val="24"/>
          <w:lang w:val="en-ID"/>
        </w:rPr>
      </w:pPr>
      <w:r w:rsidRPr="00394784">
        <w:rPr>
          <w:szCs w:val="24"/>
          <w:lang w:val="en-ID"/>
        </w:rPr>
        <w:t>UML</w:t>
      </w:r>
      <w:r w:rsidRPr="00394784">
        <w:rPr>
          <w:szCs w:val="24"/>
          <w:lang w:val="en-ID"/>
        </w:rPr>
        <w:t xml:space="preserve"> </w:t>
      </w:r>
      <w:r w:rsidR="00A65057" w:rsidRPr="00394784">
        <w:rPr>
          <w:szCs w:val="24"/>
          <w:lang w:val="en-ID"/>
        </w:rPr>
        <w:t>(</w:t>
      </w:r>
      <w:r w:rsidRPr="00394784">
        <w:rPr>
          <w:szCs w:val="24"/>
          <w:lang w:val="en-ID"/>
        </w:rPr>
        <w:t>Unified Modelling Language</w:t>
      </w:r>
      <w:r w:rsidR="00A65057" w:rsidRPr="00394784">
        <w:rPr>
          <w:szCs w:val="24"/>
          <w:lang w:val="en-ID"/>
        </w:rPr>
        <w:t>)</w:t>
      </w:r>
    </w:p>
    <w:p w:rsidR="00B772D7" w:rsidRPr="001D3FEB" w:rsidRDefault="00B772D7" w:rsidP="00394784">
      <w:pPr>
        <w:pStyle w:val="BodyText"/>
        <w:spacing w:before="78"/>
        <w:ind w:left="360" w:firstLine="360"/>
        <w:jc w:val="both"/>
        <w:rPr>
          <w:color w:val="000000" w:themeColor="text1"/>
        </w:rPr>
      </w:pPr>
      <w:r w:rsidRPr="001D3FEB">
        <w:rPr>
          <w:color w:val="000000" w:themeColor="text1"/>
        </w:rPr>
        <w:t>Pada perkembangan teknologi perangkat lunak, diperlukan adanya bahasa yang digunakan untuk memodelkan perangkat lunak yang akan dibuat dan perlu adanya standarisasi agar orang di berbagai negara dapat mengerti permodelan perangkat lunak.  Seperti kita ketahui bahwa menyatukan banyak kepala untuk menceritakan sebuah ide dengan tujuan untuk memahami hal yang sama tidaklah mudah.</w:t>
      </w:r>
    </w:p>
    <w:p w:rsidR="00B772D7" w:rsidRPr="001D3FEB" w:rsidRDefault="00B772D7" w:rsidP="00394784">
      <w:pPr>
        <w:pStyle w:val="BodyText"/>
        <w:spacing w:before="78"/>
        <w:ind w:left="360" w:firstLine="360"/>
        <w:jc w:val="both"/>
        <w:rPr>
          <w:color w:val="000000" w:themeColor="text1"/>
        </w:rPr>
      </w:pPr>
      <w:r w:rsidRPr="001D3FEB">
        <w:rPr>
          <w:color w:val="000000" w:themeColor="text1"/>
        </w:rPr>
        <w:t>Oleh karena itu diperlukan sebuah bahasa pemodelan perangkat lunak yang dapat dimengerti oleh banyak orang (Shalahuddin, 2013).</w:t>
      </w:r>
    </w:p>
    <w:p w:rsidR="00B772D7" w:rsidRPr="00440FC0" w:rsidRDefault="00B772D7" w:rsidP="00394784">
      <w:pPr>
        <w:pStyle w:val="BodyText"/>
        <w:spacing w:before="78"/>
        <w:ind w:left="360" w:firstLine="360"/>
        <w:jc w:val="both"/>
        <w:rPr>
          <w:color w:val="000000" w:themeColor="text1"/>
        </w:rPr>
      </w:pPr>
      <w:r w:rsidRPr="001D3FEB">
        <w:rPr>
          <w:color w:val="000000" w:themeColor="text1"/>
        </w:rPr>
        <w:t>M</w:t>
      </w:r>
      <w:r w:rsidRPr="00440FC0">
        <w:rPr>
          <w:color w:val="000000" w:themeColor="text1"/>
        </w:rPr>
        <w:t>enurut Pratama (2014:48) mengemukakan bahwa UML (</w:t>
      </w:r>
      <w:r w:rsidR="00394784" w:rsidRPr="00394784">
        <w:rPr>
          <w:i/>
          <w:iCs/>
          <w:color w:val="000000" w:themeColor="text1"/>
        </w:rPr>
        <w:t>Unified Modeling Language</w:t>
      </w:r>
      <w:r w:rsidRPr="00440FC0">
        <w:rPr>
          <w:color w:val="000000" w:themeColor="text1"/>
        </w:rPr>
        <w:t xml:space="preserve">) merupakan standarisasi internasional untuk notasi yang berbentuk grafik, yang menjelaskan tentang analisis dan design perangkat lunak yang dikembangkan dengan pemograman berorientasi objek. </w:t>
      </w:r>
    </w:p>
    <w:p w:rsidR="00B772D7" w:rsidRPr="001D3FEB" w:rsidRDefault="00B772D7" w:rsidP="00394784">
      <w:pPr>
        <w:pStyle w:val="BodyText"/>
        <w:spacing w:before="78"/>
        <w:ind w:left="360" w:firstLine="360"/>
        <w:jc w:val="both"/>
        <w:rPr>
          <w:color w:val="000000" w:themeColor="text1"/>
          <w:lang w:val="en-US"/>
        </w:rPr>
      </w:pPr>
      <w:r w:rsidRPr="00440FC0">
        <w:rPr>
          <w:color w:val="000000" w:themeColor="text1"/>
        </w:rPr>
        <w:t>Dengan demikian UML (</w:t>
      </w:r>
      <w:r w:rsidRPr="001D3FEB">
        <w:rPr>
          <w:i/>
          <w:iCs/>
          <w:color w:val="000000" w:themeColor="text1"/>
        </w:rPr>
        <w:t>Unified Modeling Language</w:t>
      </w:r>
      <w:r w:rsidRPr="00440FC0">
        <w:rPr>
          <w:color w:val="000000" w:themeColor="text1"/>
        </w:rPr>
        <w:t>)</w:t>
      </w:r>
      <w:r w:rsidR="001D3FEB">
        <w:rPr>
          <w:color w:val="000000" w:themeColor="text1"/>
          <w:lang w:val="en-US"/>
        </w:rPr>
        <w:t xml:space="preserve"> </w:t>
      </w:r>
      <w:r w:rsidRPr="00440FC0">
        <w:rPr>
          <w:color w:val="000000" w:themeColor="text1"/>
        </w:rPr>
        <w:t>merupakan bahasa visual untuk pemodelan dan komunikasi mengenai sebuah sistem dengan menggunakan diagramdan teks-teks pendukung</w:t>
      </w:r>
      <w:r w:rsidR="001D3FEB">
        <w:rPr>
          <w:color w:val="000000" w:themeColor="text1"/>
          <w:lang w:val="en-US"/>
        </w:rPr>
        <w:t>.</w:t>
      </w:r>
    </w:p>
    <w:p w:rsidR="00B772D7" w:rsidRPr="00A65057" w:rsidRDefault="00B772D7" w:rsidP="00394784">
      <w:pPr>
        <w:pStyle w:val="Heading4"/>
        <w:numPr>
          <w:ilvl w:val="3"/>
          <w:numId w:val="9"/>
        </w:numPr>
        <w:ind w:left="450" w:firstLine="90"/>
        <w:rPr>
          <w:i/>
          <w:iCs/>
          <w:lang w:val="en-ID"/>
        </w:rPr>
      </w:pPr>
      <w:r w:rsidRPr="00A65057">
        <w:rPr>
          <w:i/>
          <w:iCs/>
          <w:lang w:val="en-ID"/>
        </w:rPr>
        <w:t>Use Case Diagram</w:t>
      </w:r>
    </w:p>
    <w:p w:rsidR="00B772D7" w:rsidRPr="00440FC0" w:rsidRDefault="00B772D7" w:rsidP="00394784">
      <w:pPr>
        <w:pStyle w:val="BodyText"/>
        <w:spacing w:before="78"/>
        <w:ind w:left="360" w:firstLine="360"/>
        <w:jc w:val="both"/>
        <w:rPr>
          <w:color w:val="000000" w:themeColor="text1"/>
        </w:rPr>
      </w:pPr>
      <w:r w:rsidRPr="00394784">
        <w:rPr>
          <w:color w:val="000000" w:themeColor="text1"/>
        </w:rPr>
        <w:lastRenderedPageBreak/>
        <w:t xml:space="preserve">Use Case </w:t>
      </w:r>
      <w:r w:rsidRPr="00440FC0">
        <w:rPr>
          <w:color w:val="000000" w:themeColor="text1"/>
        </w:rPr>
        <w:t>diagram merupakan pemodelan untuk kelakuan (</w:t>
      </w:r>
      <w:r w:rsidRPr="00394784">
        <w:rPr>
          <w:color w:val="000000" w:themeColor="text1"/>
        </w:rPr>
        <w:t>behavior</w:t>
      </w:r>
      <w:r w:rsidRPr="00440FC0">
        <w:rPr>
          <w:color w:val="000000" w:themeColor="text1"/>
        </w:rPr>
        <w:t xml:space="preserve">) sistem yang akan dibuat. </w:t>
      </w:r>
      <w:r w:rsidRPr="00394784">
        <w:rPr>
          <w:color w:val="000000" w:themeColor="text1"/>
        </w:rPr>
        <w:t xml:space="preserve">Use Case </w:t>
      </w:r>
      <w:r w:rsidRPr="00440FC0">
        <w:rPr>
          <w:color w:val="000000" w:themeColor="text1"/>
        </w:rPr>
        <w:t xml:space="preserve">diagram mendiskripsikan sebuah interaksi antara satu atau lebih aktor dengan sistem yang akan dibuat. Secara kasar, </w:t>
      </w:r>
      <w:r w:rsidRPr="00394784">
        <w:rPr>
          <w:color w:val="000000" w:themeColor="text1"/>
        </w:rPr>
        <w:t xml:space="preserve">Use Case </w:t>
      </w:r>
      <w:r w:rsidRPr="00440FC0">
        <w:rPr>
          <w:color w:val="000000" w:themeColor="text1"/>
        </w:rPr>
        <w:t xml:space="preserve">di gunakan untuk mengetahui fungsi apa saja yang ada di dalam sebuah sistem dan siapa saja yang berhak menggunakan fungsi-fungsi tersebut. Syarat penamaan pada </w:t>
      </w:r>
      <w:r w:rsidRPr="00394784">
        <w:rPr>
          <w:color w:val="000000" w:themeColor="text1"/>
        </w:rPr>
        <w:t xml:space="preserve">Use Case </w:t>
      </w:r>
      <w:r w:rsidRPr="00440FC0">
        <w:rPr>
          <w:color w:val="000000" w:themeColor="text1"/>
        </w:rPr>
        <w:t xml:space="preserve">diagram adalah nama didefinisikan sesimpel mungkin dan dapat dipahami.  </w:t>
      </w:r>
    </w:p>
    <w:p w:rsidR="00394784" w:rsidRDefault="00B772D7" w:rsidP="00394784">
      <w:pPr>
        <w:pStyle w:val="BodyText"/>
        <w:spacing w:before="78"/>
        <w:ind w:left="360" w:firstLine="360"/>
        <w:jc w:val="both"/>
        <w:rPr>
          <w:color w:val="000000" w:themeColor="text1"/>
        </w:rPr>
      </w:pPr>
      <w:r w:rsidRPr="00440FC0">
        <w:rPr>
          <w:color w:val="000000" w:themeColor="text1"/>
        </w:rPr>
        <w:t xml:space="preserve">Ada dua hal utama pada </w:t>
      </w:r>
      <w:r w:rsidRPr="00394784">
        <w:rPr>
          <w:color w:val="000000" w:themeColor="text1"/>
        </w:rPr>
        <w:t xml:space="preserve">Use Case </w:t>
      </w:r>
      <w:r w:rsidRPr="00440FC0">
        <w:rPr>
          <w:color w:val="000000" w:themeColor="text1"/>
        </w:rPr>
        <w:t xml:space="preserve">diagram yaitu pendefinisian apa yang disebut aktor dan </w:t>
      </w:r>
      <w:r w:rsidRPr="00394784">
        <w:rPr>
          <w:color w:val="000000" w:themeColor="text1"/>
        </w:rPr>
        <w:t xml:space="preserve">Use Case </w:t>
      </w:r>
      <w:r w:rsidRPr="00440FC0">
        <w:rPr>
          <w:color w:val="000000" w:themeColor="text1"/>
        </w:rPr>
        <w:t>(Shalahuddin, 2013).</w:t>
      </w:r>
    </w:p>
    <w:p w:rsidR="00394784" w:rsidRDefault="00B772D7" w:rsidP="00394784">
      <w:pPr>
        <w:pStyle w:val="BodyText"/>
        <w:numPr>
          <w:ilvl w:val="0"/>
          <w:numId w:val="11"/>
        </w:numPr>
        <w:spacing w:before="78"/>
        <w:ind w:left="360" w:firstLine="360"/>
        <w:jc w:val="both"/>
        <w:rPr>
          <w:color w:val="000000" w:themeColor="text1"/>
        </w:rPr>
      </w:pPr>
      <w:r w:rsidRPr="00394784">
        <w:rPr>
          <w:color w:val="000000" w:themeColor="text1"/>
        </w:rPr>
        <w:t>Aktor merupakan orang, proses, atau sistem lain yang berinteraksi dengan sistem yang akan dibuat diluar sistem yang akan dibuat itu sendiri, jadi walaupun simbol dari aktor adalah gambar orang, tetapi aktor belum tentu merupakan orang.</w:t>
      </w:r>
    </w:p>
    <w:p w:rsidR="00B772D7" w:rsidRPr="00394784" w:rsidRDefault="00B772D7" w:rsidP="00394784">
      <w:pPr>
        <w:pStyle w:val="BodyText"/>
        <w:numPr>
          <w:ilvl w:val="0"/>
          <w:numId w:val="11"/>
        </w:numPr>
        <w:spacing w:before="78"/>
        <w:ind w:left="360" w:firstLine="360"/>
        <w:jc w:val="both"/>
        <w:rPr>
          <w:color w:val="000000" w:themeColor="text1"/>
        </w:rPr>
      </w:pPr>
      <w:r w:rsidRPr="00394784">
        <w:rPr>
          <w:color w:val="000000" w:themeColor="text1"/>
        </w:rPr>
        <w:t>Use Case merupakan fungsionalitas yang disediakan sistem sebagai unit-unit yang saling bertukar pesan antar unit atau actor.</w:t>
      </w:r>
    </w:p>
    <w:p w:rsidR="00B772D7" w:rsidRPr="00440FC0" w:rsidRDefault="00B772D7" w:rsidP="00394784">
      <w:pPr>
        <w:pStyle w:val="BodyText"/>
        <w:spacing w:before="78"/>
        <w:ind w:left="360" w:firstLine="360"/>
        <w:jc w:val="both"/>
        <w:rPr>
          <w:color w:val="000000" w:themeColor="text1"/>
        </w:rPr>
      </w:pPr>
      <w:r w:rsidRPr="00440FC0">
        <w:rPr>
          <w:color w:val="000000" w:themeColor="text1"/>
        </w:rPr>
        <w:t xml:space="preserve">Berikut adalah simbol-simbol yang ada pada diagram </w:t>
      </w:r>
      <w:r w:rsidRPr="00394784">
        <w:rPr>
          <w:color w:val="000000" w:themeColor="text1"/>
        </w:rPr>
        <w:t xml:space="preserve">Use Case </w:t>
      </w:r>
      <w:r w:rsidRPr="00440FC0">
        <w:rPr>
          <w:color w:val="000000" w:themeColor="text1"/>
        </w:rPr>
        <w:t>:</w:t>
      </w:r>
    </w:p>
    <w:p w:rsidR="00B772D7" w:rsidRPr="00440FC0" w:rsidRDefault="00B772D7" w:rsidP="00394784">
      <w:pPr>
        <w:pStyle w:val="Caption"/>
        <w:spacing w:line="360" w:lineRule="auto"/>
        <w:jc w:val="center"/>
        <w:rPr>
          <w:b/>
          <w:i w:val="0"/>
          <w:color w:val="auto"/>
          <w:sz w:val="24"/>
          <w:szCs w:val="24"/>
        </w:rPr>
      </w:pPr>
      <w:bookmarkStart w:id="12" w:name="_Toc503881577"/>
      <w:bookmarkStart w:id="13" w:name="_Toc503881579"/>
      <w:r w:rsidRPr="00440FC0">
        <w:rPr>
          <w:b/>
          <w:i w:val="0"/>
          <w:color w:val="auto"/>
          <w:sz w:val="24"/>
          <w:szCs w:val="24"/>
        </w:rPr>
        <w:t xml:space="preserve">Tabel 2. </w:t>
      </w:r>
      <w:r w:rsidRPr="00440FC0">
        <w:rPr>
          <w:b/>
          <w:i w:val="0"/>
          <w:color w:val="auto"/>
          <w:sz w:val="24"/>
          <w:szCs w:val="24"/>
        </w:rPr>
        <w:fldChar w:fldCharType="begin"/>
      </w:r>
      <w:r w:rsidRPr="00440FC0">
        <w:rPr>
          <w:b/>
          <w:i w:val="0"/>
          <w:color w:val="auto"/>
          <w:sz w:val="24"/>
          <w:szCs w:val="24"/>
        </w:rPr>
        <w:instrText xml:space="preserve"> SEQ Tabel_2. \* ARABIC </w:instrText>
      </w:r>
      <w:r w:rsidRPr="00440FC0">
        <w:rPr>
          <w:b/>
          <w:i w:val="0"/>
          <w:color w:val="auto"/>
          <w:sz w:val="24"/>
          <w:szCs w:val="24"/>
        </w:rPr>
        <w:fldChar w:fldCharType="separate"/>
      </w:r>
      <w:r w:rsidRPr="00440FC0">
        <w:rPr>
          <w:b/>
          <w:i w:val="0"/>
          <w:noProof/>
          <w:color w:val="auto"/>
          <w:sz w:val="24"/>
          <w:szCs w:val="24"/>
        </w:rPr>
        <w:t>1</w:t>
      </w:r>
      <w:r w:rsidRPr="00440FC0">
        <w:rPr>
          <w:b/>
          <w:i w:val="0"/>
          <w:color w:val="auto"/>
          <w:sz w:val="24"/>
          <w:szCs w:val="24"/>
        </w:rPr>
        <w:fldChar w:fldCharType="end"/>
      </w:r>
      <w:r w:rsidRPr="00440FC0">
        <w:rPr>
          <w:b/>
          <w:i w:val="0"/>
          <w:color w:val="auto"/>
          <w:sz w:val="24"/>
          <w:szCs w:val="24"/>
        </w:rPr>
        <w:t xml:space="preserve">  </w:t>
      </w:r>
      <w:r w:rsidRPr="00440FC0">
        <w:rPr>
          <w:b/>
          <w:i w:val="0"/>
          <w:noProof/>
          <w:color w:val="auto"/>
          <w:sz w:val="24"/>
          <w:szCs w:val="24"/>
        </w:rPr>
        <w:t xml:space="preserve">Simbol </w:t>
      </w:r>
      <w:r w:rsidRPr="00440FC0">
        <w:rPr>
          <w:b/>
          <w:noProof/>
          <w:color w:val="auto"/>
          <w:sz w:val="24"/>
          <w:szCs w:val="24"/>
        </w:rPr>
        <w:t xml:space="preserve">Use Case </w:t>
      </w:r>
      <w:r w:rsidRPr="00440FC0">
        <w:rPr>
          <w:b/>
          <w:i w:val="0"/>
          <w:noProof/>
          <w:color w:val="auto"/>
          <w:sz w:val="24"/>
          <w:szCs w:val="24"/>
        </w:rPr>
        <w:t xml:space="preserve"> Diagram</w:t>
      </w:r>
      <w:bookmarkEnd w:id="12"/>
      <w:bookmarkEnd w:id="13"/>
    </w:p>
    <w:tbl>
      <w:tblPr>
        <w:tblW w:w="7229"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08"/>
        <w:gridCol w:w="1526"/>
        <w:gridCol w:w="1677"/>
        <w:gridCol w:w="3418"/>
      </w:tblGrid>
      <w:tr w:rsidR="00B772D7" w:rsidRPr="00440FC0" w:rsidTr="00E23E87">
        <w:trPr>
          <w:trHeight w:val="452"/>
        </w:trPr>
        <w:tc>
          <w:tcPr>
            <w:tcW w:w="608" w:type="dxa"/>
          </w:tcPr>
          <w:p w:rsidR="00B772D7" w:rsidRPr="00440FC0" w:rsidRDefault="00B772D7" w:rsidP="00394784">
            <w:pPr>
              <w:pStyle w:val="TableParagraph"/>
              <w:spacing w:line="360" w:lineRule="auto"/>
              <w:ind w:left="160"/>
              <w:rPr>
                <w:color w:val="000000" w:themeColor="text1"/>
                <w:sz w:val="24"/>
              </w:rPr>
            </w:pPr>
            <w:r w:rsidRPr="00440FC0">
              <w:rPr>
                <w:color w:val="000000" w:themeColor="text1"/>
                <w:sz w:val="24"/>
              </w:rPr>
              <w:t>NO</w:t>
            </w:r>
          </w:p>
        </w:tc>
        <w:tc>
          <w:tcPr>
            <w:tcW w:w="1526" w:type="dxa"/>
          </w:tcPr>
          <w:p w:rsidR="00B772D7" w:rsidRPr="00440FC0" w:rsidRDefault="00B772D7" w:rsidP="00394784">
            <w:pPr>
              <w:pStyle w:val="TableParagraph"/>
              <w:spacing w:line="360" w:lineRule="auto"/>
              <w:ind w:left="88"/>
              <w:jc w:val="center"/>
              <w:rPr>
                <w:color w:val="000000" w:themeColor="text1"/>
                <w:sz w:val="24"/>
              </w:rPr>
            </w:pPr>
            <w:r w:rsidRPr="00440FC0">
              <w:rPr>
                <w:color w:val="000000" w:themeColor="text1"/>
                <w:sz w:val="24"/>
              </w:rPr>
              <w:t>SIMBOL</w:t>
            </w:r>
          </w:p>
        </w:tc>
        <w:tc>
          <w:tcPr>
            <w:tcW w:w="1677" w:type="dxa"/>
          </w:tcPr>
          <w:p w:rsidR="00B772D7" w:rsidRPr="00440FC0" w:rsidRDefault="00B772D7" w:rsidP="00394784">
            <w:pPr>
              <w:pStyle w:val="TableParagraph"/>
              <w:spacing w:line="360" w:lineRule="auto"/>
              <w:ind w:left="412"/>
              <w:rPr>
                <w:color w:val="000000" w:themeColor="text1"/>
                <w:sz w:val="24"/>
              </w:rPr>
            </w:pPr>
            <w:r w:rsidRPr="00440FC0">
              <w:rPr>
                <w:color w:val="000000" w:themeColor="text1"/>
                <w:sz w:val="24"/>
              </w:rPr>
              <w:t>NAMA</w:t>
            </w:r>
          </w:p>
        </w:tc>
        <w:tc>
          <w:tcPr>
            <w:tcW w:w="3418" w:type="dxa"/>
          </w:tcPr>
          <w:p w:rsidR="00B772D7" w:rsidRPr="00440FC0" w:rsidRDefault="00B772D7" w:rsidP="00394784">
            <w:pPr>
              <w:pStyle w:val="TableParagraph"/>
              <w:spacing w:line="360" w:lineRule="auto"/>
              <w:ind w:left="940"/>
              <w:rPr>
                <w:color w:val="000000" w:themeColor="text1"/>
                <w:sz w:val="24"/>
              </w:rPr>
            </w:pPr>
            <w:r w:rsidRPr="00440FC0">
              <w:rPr>
                <w:color w:val="000000" w:themeColor="text1"/>
                <w:sz w:val="24"/>
              </w:rPr>
              <w:t>KETERANGAN</w:t>
            </w:r>
          </w:p>
        </w:tc>
      </w:tr>
      <w:tr w:rsidR="00B772D7" w:rsidRPr="00440FC0" w:rsidTr="00E23E87">
        <w:trPr>
          <w:trHeight w:val="2720"/>
        </w:trPr>
        <w:tc>
          <w:tcPr>
            <w:tcW w:w="608" w:type="dxa"/>
          </w:tcPr>
          <w:p w:rsidR="00B772D7" w:rsidRPr="00440FC0" w:rsidRDefault="00B772D7" w:rsidP="00394784">
            <w:pPr>
              <w:pStyle w:val="TableParagraph"/>
              <w:spacing w:before="6" w:line="360" w:lineRule="auto"/>
              <w:rPr>
                <w:b/>
                <w:color w:val="000000" w:themeColor="text1"/>
                <w:sz w:val="35"/>
              </w:rPr>
            </w:pPr>
          </w:p>
          <w:p w:rsidR="00B772D7" w:rsidRPr="00440FC0" w:rsidRDefault="00B772D7" w:rsidP="00394784">
            <w:pPr>
              <w:pStyle w:val="TableParagraph"/>
              <w:spacing w:before="1" w:line="360" w:lineRule="auto"/>
              <w:ind w:left="134"/>
              <w:rPr>
                <w:color w:val="000000" w:themeColor="text1"/>
                <w:sz w:val="24"/>
              </w:rPr>
            </w:pPr>
            <w:r w:rsidRPr="00440FC0">
              <w:rPr>
                <w:color w:val="000000" w:themeColor="text1"/>
                <w:sz w:val="24"/>
              </w:rPr>
              <w:t>1.</w:t>
            </w:r>
          </w:p>
        </w:tc>
        <w:tc>
          <w:tcPr>
            <w:tcW w:w="1526" w:type="dxa"/>
          </w:tcPr>
          <w:p w:rsidR="00B772D7" w:rsidRPr="00440FC0" w:rsidRDefault="00B772D7" w:rsidP="00394784">
            <w:pPr>
              <w:pStyle w:val="TableParagraph"/>
              <w:spacing w:line="360" w:lineRule="auto"/>
              <w:rPr>
                <w:b/>
                <w:color w:val="000000" w:themeColor="text1"/>
                <w:sz w:val="20"/>
              </w:rPr>
            </w:pPr>
          </w:p>
          <w:p w:rsidR="00B772D7" w:rsidRPr="00440FC0" w:rsidRDefault="00B772D7" w:rsidP="00394784">
            <w:pPr>
              <w:pStyle w:val="TableParagraph"/>
              <w:spacing w:line="360" w:lineRule="auto"/>
              <w:rPr>
                <w:b/>
                <w:color w:val="000000" w:themeColor="text1"/>
                <w:sz w:val="20"/>
              </w:rPr>
            </w:pPr>
          </w:p>
          <w:p w:rsidR="00B772D7" w:rsidRPr="00440FC0" w:rsidRDefault="00B772D7" w:rsidP="00394784">
            <w:pPr>
              <w:pStyle w:val="TableParagraph"/>
              <w:spacing w:line="360" w:lineRule="auto"/>
              <w:rPr>
                <w:b/>
                <w:color w:val="000000" w:themeColor="text1"/>
                <w:sz w:val="20"/>
              </w:rPr>
            </w:pPr>
          </w:p>
          <w:p w:rsidR="00B772D7" w:rsidRPr="00440FC0" w:rsidRDefault="00B772D7" w:rsidP="00394784">
            <w:pPr>
              <w:pStyle w:val="TableParagraph"/>
              <w:spacing w:line="360" w:lineRule="auto"/>
              <w:ind w:left="234"/>
              <w:rPr>
                <w:color w:val="000000" w:themeColor="text1"/>
                <w:sz w:val="20"/>
              </w:rPr>
            </w:pPr>
            <w:r w:rsidRPr="00440FC0">
              <w:rPr>
                <w:noProof/>
                <w:color w:val="000000" w:themeColor="text1"/>
                <w:sz w:val="20"/>
                <w:lang w:val="id-ID" w:eastAsia="id-ID"/>
              </w:rPr>
              <mc:AlternateContent>
                <mc:Choice Requires="wpg">
                  <w:drawing>
                    <wp:inline distT="0" distB="0" distL="0" distR="0" wp14:anchorId="21645AA2" wp14:editId="21F5C97A">
                      <wp:extent cx="609600" cy="260985"/>
                      <wp:effectExtent l="14605" t="13335" r="13970" b="1905"/>
                      <wp:docPr id="13" name="Group 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9600" cy="260985"/>
                                <a:chOff x="0" y="0"/>
                                <a:chExt cx="960" cy="411"/>
                              </a:xfrm>
                            </wpg:grpSpPr>
                            <wps:wsp>
                              <wps:cNvPr id="14" name="Freeform 15"/>
                              <wps:cNvSpPr>
                                <a:spLocks/>
                              </wps:cNvSpPr>
                              <wps:spPr bwMode="auto">
                                <a:xfrm>
                                  <a:off x="9" y="9"/>
                                  <a:ext cx="941" cy="392"/>
                                </a:xfrm>
                                <a:custGeom>
                                  <a:avLst/>
                                  <a:gdLst>
                                    <a:gd name="T0" fmla="+- 0 10 10"/>
                                    <a:gd name="T1" fmla="*/ T0 w 941"/>
                                    <a:gd name="T2" fmla="+- 0 205 10"/>
                                    <a:gd name="T3" fmla="*/ 205 h 392"/>
                                    <a:gd name="T4" fmla="+- 0 57 10"/>
                                    <a:gd name="T5" fmla="*/ T4 w 941"/>
                                    <a:gd name="T6" fmla="+- 0 119 10"/>
                                    <a:gd name="T7" fmla="*/ 119 h 392"/>
                                    <a:gd name="T8" fmla="+- 0 113 10"/>
                                    <a:gd name="T9" fmla="*/ T8 w 941"/>
                                    <a:gd name="T10" fmla="+- 0 83 10"/>
                                    <a:gd name="T11" fmla="*/ 83 h 392"/>
                                    <a:gd name="T12" fmla="+- 0 186 10"/>
                                    <a:gd name="T13" fmla="*/ T12 w 941"/>
                                    <a:gd name="T14" fmla="+- 0 53 10"/>
                                    <a:gd name="T15" fmla="*/ 53 h 392"/>
                                    <a:gd name="T16" fmla="+- 0 273 10"/>
                                    <a:gd name="T17" fmla="*/ T16 w 941"/>
                                    <a:gd name="T18" fmla="+- 0 29 10"/>
                                    <a:gd name="T19" fmla="*/ 29 h 392"/>
                                    <a:gd name="T20" fmla="+- 0 372 10"/>
                                    <a:gd name="T21" fmla="*/ T20 w 941"/>
                                    <a:gd name="T22" fmla="+- 0 15 10"/>
                                    <a:gd name="T23" fmla="*/ 15 h 392"/>
                                    <a:gd name="T24" fmla="+- 0 480 10"/>
                                    <a:gd name="T25" fmla="*/ T24 w 941"/>
                                    <a:gd name="T26" fmla="+- 0 10 10"/>
                                    <a:gd name="T27" fmla="*/ 10 h 392"/>
                                    <a:gd name="T28" fmla="+- 0 588 10"/>
                                    <a:gd name="T29" fmla="*/ T28 w 941"/>
                                    <a:gd name="T30" fmla="+- 0 15 10"/>
                                    <a:gd name="T31" fmla="*/ 15 h 392"/>
                                    <a:gd name="T32" fmla="+- 0 687 10"/>
                                    <a:gd name="T33" fmla="*/ T32 w 941"/>
                                    <a:gd name="T34" fmla="+- 0 29 10"/>
                                    <a:gd name="T35" fmla="*/ 29 h 392"/>
                                    <a:gd name="T36" fmla="+- 0 774 10"/>
                                    <a:gd name="T37" fmla="*/ T36 w 941"/>
                                    <a:gd name="T38" fmla="+- 0 53 10"/>
                                    <a:gd name="T39" fmla="*/ 53 h 392"/>
                                    <a:gd name="T40" fmla="+- 0 847 10"/>
                                    <a:gd name="T41" fmla="*/ T40 w 941"/>
                                    <a:gd name="T42" fmla="+- 0 83 10"/>
                                    <a:gd name="T43" fmla="*/ 83 h 392"/>
                                    <a:gd name="T44" fmla="+- 0 903 10"/>
                                    <a:gd name="T45" fmla="*/ T44 w 941"/>
                                    <a:gd name="T46" fmla="+- 0 119 10"/>
                                    <a:gd name="T47" fmla="*/ 119 h 392"/>
                                    <a:gd name="T48" fmla="+- 0 950 10"/>
                                    <a:gd name="T49" fmla="*/ T48 w 941"/>
                                    <a:gd name="T50" fmla="+- 0 205 10"/>
                                    <a:gd name="T51" fmla="*/ 205 h 392"/>
                                    <a:gd name="T52" fmla="+- 0 938 10"/>
                                    <a:gd name="T53" fmla="*/ T52 w 941"/>
                                    <a:gd name="T54" fmla="+- 0 250 10"/>
                                    <a:gd name="T55" fmla="*/ 250 h 392"/>
                                    <a:gd name="T56" fmla="+- 0 847 10"/>
                                    <a:gd name="T57" fmla="*/ T56 w 941"/>
                                    <a:gd name="T58" fmla="+- 0 328 10"/>
                                    <a:gd name="T59" fmla="*/ 328 h 392"/>
                                    <a:gd name="T60" fmla="+- 0 774 10"/>
                                    <a:gd name="T61" fmla="*/ T60 w 941"/>
                                    <a:gd name="T62" fmla="+- 0 358 10"/>
                                    <a:gd name="T63" fmla="*/ 358 h 392"/>
                                    <a:gd name="T64" fmla="+- 0 687 10"/>
                                    <a:gd name="T65" fmla="*/ T64 w 941"/>
                                    <a:gd name="T66" fmla="+- 0 381 10"/>
                                    <a:gd name="T67" fmla="*/ 381 h 392"/>
                                    <a:gd name="T68" fmla="+- 0 588 10"/>
                                    <a:gd name="T69" fmla="*/ T68 w 941"/>
                                    <a:gd name="T70" fmla="+- 0 396 10"/>
                                    <a:gd name="T71" fmla="*/ 396 h 392"/>
                                    <a:gd name="T72" fmla="+- 0 480 10"/>
                                    <a:gd name="T73" fmla="*/ T72 w 941"/>
                                    <a:gd name="T74" fmla="+- 0 401 10"/>
                                    <a:gd name="T75" fmla="*/ 401 h 392"/>
                                    <a:gd name="T76" fmla="+- 0 372 10"/>
                                    <a:gd name="T77" fmla="*/ T76 w 941"/>
                                    <a:gd name="T78" fmla="+- 0 396 10"/>
                                    <a:gd name="T79" fmla="*/ 396 h 392"/>
                                    <a:gd name="T80" fmla="+- 0 273 10"/>
                                    <a:gd name="T81" fmla="*/ T80 w 941"/>
                                    <a:gd name="T82" fmla="+- 0 381 10"/>
                                    <a:gd name="T83" fmla="*/ 381 h 392"/>
                                    <a:gd name="T84" fmla="+- 0 186 10"/>
                                    <a:gd name="T85" fmla="*/ T84 w 941"/>
                                    <a:gd name="T86" fmla="+- 0 358 10"/>
                                    <a:gd name="T87" fmla="*/ 358 h 392"/>
                                    <a:gd name="T88" fmla="+- 0 113 10"/>
                                    <a:gd name="T89" fmla="*/ T88 w 941"/>
                                    <a:gd name="T90" fmla="+- 0 328 10"/>
                                    <a:gd name="T91" fmla="*/ 328 h 392"/>
                                    <a:gd name="T92" fmla="+- 0 57 10"/>
                                    <a:gd name="T93" fmla="*/ T92 w 941"/>
                                    <a:gd name="T94" fmla="+- 0 291 10"/>
                                    <a:gd name="T95" fmla="*/ 291 h 392"/>
                                    <a:gd name="T96" fmla="+- 0 10 10"/>
                                    <a:gd name="T97" fmla="*/ T96 w 941"/>
                                    <a:gd name="T98" fmla="+- 0 205 10"/>
                                    <a:gd name="T99" fmla="*/ 205 h 39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941" h="392">
                                      <a:moveTo>
                                        <a:pt x="0" y="195"/>
                                      </a:moveTo>
                                      <a:lnTo>
                                        <a:pt x="47" y="109"/>
                                      </a:lnTo>
                                      <a:lnTo>
                                        <a:pt x="103" y="73"/>
                                      </a:lnTo>
                                      <a:lnTo>
                                        <a:pt x="176" y="43"/>
                                      </a:lnTo>
                                      <a:lnTo>
                                        <a:pt x="263" y="19"/>
                                      </a:lnTo>
                                      <a:lnTo>
                                        <a:pt x="362" y="5"/>
                                      </a:lnTo>
                                      <a:lnTo>
                                        <a:pt x="470" y="0"/>
                                      </a:lnTo>
                                      <a:lnTo>
                                        <a:pt x="578" y="5"/>
                                      </a:lnTo>
                                      <a:lnTo>
                                        <a:pt x="677" y="19"/>
                                      </a:lnTo>
                                      <a:lnTo>
                                        <a:pt x="764" y="43"/>
                                      </a:lnTo>
                                      <a:lnTo>
                                        <a:pt x="837" y="73"/>
                                      </a:lnTo>
                                      <a:lnTo>
                                        <a:pt x="893" y="109"/>
                                      </a:lnTo>
                                      <a:lnTo>
                                        <a:pt x="940" y="195"/>
                                      </a:lnTo>
                                      <a:lnTo>
                                        <a:pt x="928" y="240"/>
                                      </a:lnTo>
                                      <a:lnTo>
                                        <a:pt x="837" y="318"/>
                                      </a:lnTo>
                                      <a:lnTo>
                                        <a:pt x="764" y="348"/>
                                      </a:lnTo>
                                      <a:lnTo>
                                        <a:pt x="677" y="371"/>
                                      </a:lnTo>
                                      <a:lnTo>
                                        <a:pt x="578" y="386"/>
                                      </a:lnTo>
                                      <a:lnTo>
                                        <a:pt x="470" y="391"/>
                                      </a:lnTo>
                                      <a:lnTo>
                                        <a:pt x="362" y="386"/>
                                      </a:lnTo>
                                      <a:lnTo>
                                        <a:pt x="263" y="371"/>
                                      </a:lnTo>
                                      <a:lnTo>
                                        <a:pt x="176" y="348"/>
                                      </a:lnTo>
                                      <a:lnTo>
                                        <a:pt x="103" y="318"/>
                                      </a:lnTo>
                                      <a:lnTo>
                                        <a:pt x="47" y="281"/>
                                      </a:lnTo>
                                      <a:lnTo>
                                        <a:pt x="0" y="195"/>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E39E75D" id="Group 13" o:spid="_x0000_s1026" style="width:48pt;height:20.55pt;mso-position-horizontal-relative:char;mso-position-vertical-relative:line" coordsize="960,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">
                      <v:shape id="Freeform 15" o:spid="_x0000_s1027" style="position:absolute;left:9;top:9;width:941;height:392;visibility:visible;mso-wrap-style:square;v-text-anchor:top" coordsize="941,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" path="m,195l47,109,103,73,176,43,263,19,362,5,470,,578,5r99,14l764,43r73,30l893,109r47,86l928,240r-91,78l764,348r-87,23l578,386r-108,5l362,386,263,371,176,348,103,318,47,281,,195xe" filled="f" strokeweight=".96pt">
                        <v:path arrowok="t" o:connecttype="custom" o:connectlocs="0,205;47,119;103,83;176,53;263,29;362,15;470,10;578,15;677,29;764,53;837,83;893,119;940,205;928,250;837,328;764,358;677,381;578,396;470,401;362,396;263,381;176,358;103,328;47,291;0,205" o:connectangles="0,0,0,0,0,0,0,0,0,0,0,0,0,0,0,0,0,0,0,0,0,0,0,0,0"/>
                      </v:shape>
                      <w10:anchorlock/>
                    </v:group>
                  </w:pict>
                </mc:Fallback>
              </mc:AlternateContent>
            </w:r>
          </w:p>
        </w:tc>
        <w:tc>
          <w:tcPr>
            <w:tcW w:w="1677" w:type="dxa"/>
          </w:tcPr>
          <w:p w:rsidR="00B772D7" w:rsidRPr="00440FC0" w:rsidRDefault="00B772D7" w:rsidP="00394784">
            <w:pPr>
              <w:pStyle w:val="TableParagraph"/>
              <w:spacing w:line="360" w:lineRule="auto"/>
              <w:ind w:left="108"/>
              <w:rPr>
                <w:i/>
                <w:color w:val="000000" w:themeColor="text1"/>
                <w:sz w:val="24"/>
              </w:rPr>
            </w:pPr>
            <w:r w:rsidRPr="00440FC0">
              <w:rPr>
                <w:i/>
                <w:color w:val="000000" w:themeColor="text1"/>
                <w:sz w:val="24"/>
              </w:rPr>
              <w:t xml:space="preserve">Use Case </w:t>
            </w:r>
          </w:p>
        </w:tc>
        <w:tc>
          <w:tcPr>
            <w:tcW w:w="3418" w:type="dxa"/>
          </w:tcPr>
          <w:p w:rsidR="00B772D7" w:rsidRPr="00440FC0" w:rsidRDefault="00B772D7" w:rsidP="00394784">
            <w:pPr>
              <w:pStyle w:val="TableParagraph"/>
              <w:spacing w:line="360" w:lineRule="auto"/>
              <w:ind w:left="108"/>
              <w:jc w:val="both"/>
              <w:rPr>
                <w:color w:val="000000" w:themeColor="text1"/>
                <w:sz w:val="24"/>
              </w:rPr>
            </w:pPr>
            <w:r w:rsidRPr="00440FC0">
              <w:rPr>
                <w:color w:val="000000" w:themeColor="text1"/>
                <w:sz w:val="24"/>
              </w:rPr>
              <w:t xml:space="preserve">Fungsionalitas yang disediakan oleh sistem sebagai unit-unit </w:t>
            </w:r>
            <w:r w:rsidRPr="00440FC0">
              <w:rPr>
                <w:color w:val="000000" w:themeColor="text1"/>
                <w:spacing w:val="-5"/>
                <w:sz w:val="24"/>
              </w:rPr>
              <w:t xml:space="preserve">yang </w:t>
            </w:r>
            <w:r w:rsidRPr="00440FC0">
              <w:rPr>
                <w:color w:val="000000" w:themeColor="text1"/>
                <w:sz w:val="24"/>
              </w:rPr>
              <w:t>saling bertukar pesan antar unit atau aktor; biasanya dinyatakan dengan</w:t>
            </w:r>
            <w:r w:rsidRPr="00440FC0">
              <w:rPr>
                <w:color w:val="000000" w:themeColor="text1"/>
                <w:spacing w:val="-11"/>
                <w:sz w:val="24"/>
              </w:rPr>
              <w:t xml:space="preserve"> </w:t>
            </w:r>
            <w:r w:rsidRPr="00440FC0">
              <w:rPr>
                <w:color w:val="000000" w:themeColor="text1"/>
                <w:sz w:val="24"/>
              </w:rPr>
              <w:t>menggunakan</w:t>
            </w:r>
            <w:r w:rsidRPr="00440FC0">
              <w:rPr>
                <w:color w:val="000000" w:themeColor="text1"/>
                <w:spacing w:val="-11"/>
                <w:sz w:val="24"/>
              </w:rPr>
              <w:t xml:space="preserve"> </w:t>
            </w:r>
            <w:r w:rsidRPr="00440FC0">
              <w:rPr>
                <w:color w:val="000000" w:themeColor="text1"/>
                <w:sz w:val="24"/>
              </w:rPr>
              <w:t>kata</w:t>
            </w:r>
            <w:r w:rsidRPr="00440FC0">
              <w:rPr>
                <w:color w:val="000000" w:themeColor="text1"/>
                <w:spacing w:val="-12"/>
                <w:sz w:val="24"/>
              </w:rPr>
              <w:t xml:space="preserve"> </w:t>
            </w:r>
            <w:r w:rsidRPr="00440FC0">
              <w:rPr>
                <w:color w:val="000000" w:themeColor="text1"/>
                <w:sz w:val="24"/>
              </w:rPr>
              <w:t>kerja</w:t>
            </w:r>
            <w:r w:rsidRPr="00440FC0">
              <w:rPr>
                <w:color w:val="000000" w:themeColor="text1"/>
                <w:spacing w:val="-12"/>
                <w:sz w:val="24"/>
              </w:rPr>
              <w:t xml:space="preserve"> </w:t>
            </w:r>
            <w:r w:rsidRPr="00440FC0">
              <w:rPr>
                <w:color w:val="000000" w:themeColor="text1"/>
                <w:spacing w:val="-6"/>
                <w:sz w:val="24"/>
              </w:rPr>
              <w:t>di</w:t>
            </w:r>
          </w:p>
          <w:p w:rsidR="00B772D7" w:rsidRPr="00440FC0" w:rsidRDefault="00B772D7" w:rsidP="00394784">
            <w:pPr>
              <w:pStyle w:val="TableParagraph"/>
              <w:spacing w:line="360" w:lineRule="auto"/>
              <w:ind w:left="108"/>
              <w:jc w:val="both"/>
              <w:rPr>
                <w:i/>
                <w:color w:val="000000" w:themeColor="text1"/>
                <w:sz w:val="24"/>
              </w:rPr>
            </w:pPr>
            <w:r w:rsidRPr="00440FC0">
              <w:rPr>
                <w:color w:val="000000" w:themeColor="text1"/>
                <w:sz w:val="24"/>
              </w:rPr>
              <w:t xml:space="preserve">awal frase nama </w:t>
            </w:r>
            <w:r w:rsidRPr="00440FC0">
              <w:rPr>
                <w:i/>
                <w:color w:val="000000" w:themeColor="text1"/>
                <w:sz w:val="24"/>
              </w:rPr>
              <w:t>Use Case .</w:t>
            </w:r>
          </w:p>
        </w:tc>
      </w:tr>
      <w:tr w:rsidR="00B772D7" w:rsidRPr="00440FC0" w:rsidTr="00E23E87">
        <w:trPr>
          <w:trHeight w:val="4536"/>
        </w:trPr>
        <w:tc>
          <w:tcPr>
            <w:tcW w:w="608" w:type="dxa"/>
          </w:tcPr>
          <w:p w:rsidR="00B772D7" w:rsidRPr="00440FC0" w:rsidRDefault="00B772D7" w:rsidP="00394784">
            <w:pPr>
              <w:pStyle w:val="TableParagraph"/>
              <w:spacing w:before="7" w:line="360" w:lineRule="auto"/>
              <w:rPr>
                <w:b/>
                <w:color w:val="000000" w:themeColor="text1"/>
                <w:sz w:val="35"/>
              </w:rPr>
            </w:pPr>
          </w:p>
          <w:p w:rsidR="00B772D7" w:rsidRPr="00440FC0" w:rsidRDefault="00B772D7" w:rsidP="00394784">
            <w:pPr>
              <w:pStyle w:val="TableParagraph"/>
              <w:spacing w:line="360" w:lineRule="auto"/>
              <w:ind w:left="134"/>
              <w:rPr>
                <w:color w:val="000000" w:themeColor="text1"/>
                <w:sz w:val="24"/>
              </w:rPr>
            </w:pPr>
            <w:r w:rsidRPr="00440FC0">
              <w:rPr>
                <w:color w:val="000000" w:themeColor="text1"/>
                <w:sz w:val="24"/>
              </w:rPr>
              <w:t>2.</w:t>
            </w:r>
          </w:p>
        </w:tc>
        <w:tc>
          <w:tcPr>
            <w:tcW w:w="1526" w:type="dxa"/>
          </w:tcPr>
          <w:p w:rsidR="00B772D7" w:rsidRPr="00440FC0" w:rsidRDefault="00B772D7" w:rsidP="00394784">
            <w:pPr>
              <w:pStyle w:val="TableParagraph"/>
              <w:spacing w:before="6" w:line="360" w:lineRule="auto"/>
              <w:rPr>
                <w:b/>
                <w:color w:val="000000" w:themeColor="text1"/>
                <w:sz w:val="9"/>
              </w:rPr>
            </w:pPr>
          </w:p>
          <w:p w:rsidR="00B772D7" w:rsidRPr="00440FC0" w:rsidRDefault="00B772D7" w:rsidP="00394784">
            <w:pPr>
              <w:pStyle w:val="TableParagraph"/>
              <w:spacing w:line="360" w:lineRule="auto"/>
              <w:ind w:left="176"/>
              <w:rPr>
                <w:color w:val="000000" w:themeColor="text1"/>
                <w:sz w:val="20"/>
              </w:rPr>
            </w:pPr>
            <w:r w:rsidRPr="00440FC0">
              <w:rPr>
                <w:noProof/>
                <w:color w:val="000000" w:themeColor="text1"/>
                <w:sz w:val="20"/>
                <w:lang w:val="id-ID" w:eastAsia="id-ID"/>
              </w:rPr>
              <mc:AlternateContent>
                <mc:Choice Requires="wpg">
                  <w:drawing>
                    <wp:inline distT="0" distB="0" distL="0" distR="0" wp14:anchorId="6D3F11E1" wp14:editId="279DC64C">
                      <wp:extent cx="439602" cy="602615"/>
                      <wp:effectExtent l="0" t="0" r="36830" b="26035"/>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9602" cy="602615"/>
                                <a:chOff x="0" y="7"/>
                                <a:chExt cx="466" cy="949"/>
                              </a:xfrm>
                            </wpg:grpSpPr>
                            <wps:wsp>
                              <wps:cNvPr id="36" name="Freeform 37"/>
                              <wps:cNvSpPr>
                                <a:spLocks/>
                              </wps:cNvSpPr>
                              <wps:spPr bwMode="auto">
                                <a:xfrm>
                                  <a:off x="89" y="37"/>
                                  <a:ext cx="313" cy="312"/>
                                </a:xfrm>
                                <a:custGeom>
                                  <a:avLst/>
                                  <a:gdLst>
                                    <a:gd name="T0" fmla="+- 0 246 89"/>
                                    <a:gd name="T1" fmla="*/ T0 w 313"/>
                                    <a:gd name="T2" fmla="+- 0 37 37"/>
                                    <a:gd name="T3" fmla="*/ 37 h 312"/>
                                    <a:gd name="T4" fmla="+- 0 185 89"/>
                                    <a:gd name="T5" fmla="*/ T4 w 313"/>
                                    <a:gd name="T6" fmla="+- 0 49 37"/>
                                    <a:gd name="T7" fmla="*/ 49 h 312"/>
                                    <a:gd name="T8" fmla="+- 0 135 89"/>
                                    <a:gd name="T9" fmla="*/ T8 w 313"/>
                                    <a:gd name="T10" fmla="+- 0 83 37"/>
                                    <a:gd name="T11" fmla="*/ 83 h 312"/>
                                    <a:gd name="T12" fmla="+- 0 102 89"/>
                                    <a:gd name="T13" fmla="*/ T12 w 313"/>
                                    <a:gd name="T14" fmla="+- 0 132 37"/>
                                    <a:gd name="T15" fmla="*/ 132 h 312"/>
                                    <a:gd name="T16" fmla="+- 0 89 89"/>
                                    <a:gd name="T17" fmla="*/ T16 w 313"/>
                                    <a:gd name="T18" fmla="+- 0 193 37"/>
                                    <a:gd name="T19" fmla="*/ 193 h 312"/>
                                    <a:gd name="T20" fmla="+- 0 102 89"/>
                                    <a:gd name="T21" fmla="*/ T20 w 313"/>
                                    <a:gd name="T22" fmla="+- 0 253 37"/>
                                    <a:gd name="T23" fmla="*/ 253 h 312"/>
                                    <a:gd name="T24" fmla="+- 0 135 89"/>
                                    <a:gd name="T25" fmla="*/ T24 w 313"/>
                                    <a:gd name="T26" fmla="+- 0 303 37"/>
                                    <a:gd name="T27" fmla="*/ 303 h 312"/>
                                    <a:gd name="T28" fmla="+- 0 185 89"/>
                                    <a:gd name="T29" fmla="*/ T28 w 313"/>
                                    <a:gd name="T30" fmla="+- 0 336 37"/>
                                    <a:gd name="T31" fmla="*/ 336 h 312"/>
                                    <a:gd name="T32" fmla="+- 0 246 89"/>
                                    <a:gd name="T33" fmla="*/ T32 w 313"/>
                                    <a:gd name="T34" fmla="+- 0 348 37"/>
                                    <a:gd name="T35" fmla="*/ 348 h 312"/>
                                    <a:gd name="T36" fmla="+- 0 307 89"/>
                                    <a:gd name="T37" fmla="*/ T36 w 313"/>
                                    <a:gd name="T38" fmla="+- 0 336 37"/>
                                    <a:gd name="T39" fmla="*/ 336 h 312"/>
                                    <a:gd name="T40" fmla="+- 0 357 89"/>
                                    <a:gd name="T41" fmla="*/ T40 w 313"/>
                                    <a:gd name="T42" fmla="+- 0 303 37"/>
                                    <a:gd name="T43" fmla="*/ 303 h 312"/>
                                    <a:gd name="T44" fmla="+- 0 390 89"/>
                                    <a:gd name="T45" fmla="*/ T44 w 313"/>
                                    <a:gd name="T46" fmla="+- 0 253 37"/>
                                    <a:gd name="T47" fmla="*/ 253 h 312"/>
                                    <a:gd name="T48" fmla="+- 0 402 89"/>
                                    <a:gd name="T49" fmla="*/ T48 w 313"/>
                                    <a:gd name="T50" fmla="+- 0 193 37"/>
                                    <a:gd name="T51" fmla="*/ 193 h 312"/>
                                    <a:gd name="T52" fmla="+- 0 390 89"/>
                                    <a:gd name="T53" fmla="*/ T52 w 313"/>
                                    <a:gd name="T54" fmla="+- 0 132 37"/>
                                    <a:gd name="T55" fmla="*/ 132 h 312"/>
                                    <a:gd name="T56" fmla="+- 0 357 89"/>
                                    <a:gd name="T57" fmla="*/ T56 w 313"/>
                                    <a:gd name="T58" fmla="+- 0 83 37"/>
                                    <a:gd name="T59" fmla="*/ 83 h 312"/>
                                    <a:gd name="T60" fmla="+- 0 307 89"/>
                                    <a:gd name="T61" fmla="*/ T60 w 313"/>
                                    <a:gd name="T62" fmla="+- 0 49 37"/>
                                    <a:gd name="T63" fmla="*/ 49 h 312"/>
                                    <a:gd name="T64" fmla="+- 0 246 89"/>
                                    <a:gd name="T65" fmla="*/ T64 w 313"/>
                                    <a:gd name="T66" fmla="+- 0 37 37"/>
                                    <a:gd name="T67" fmla="*/ 37 h 3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13" h="312">
                                      <a:moveTo>
                                        <a:pt x="157" y="0"/>
                                      </a:moveTo>
                                      <a:lnTo>
                                        <a:pt x="96" y="12"/>
                                      </a:lnTo>
                                      <a:lnTo>
                                        <a:pt x="46" y="46"/>
                                      </a:lnTo>
                                      <a:lnTo>
                                        <a:pt x="13" y="95"/>
                                      </a:lnTo>
                                      <a:lnTo>
                                        <a:pt x="0" y="156"/>
                                      </a:lnTo>
                                      <a:lnTo>
                                        <a:pt x="13" y="216"/>
                                      </a:lnTo>
                                      <a:lnTo>
                                        <a:pt x="46" y="266"/>
                                      </a:lnTo>
                                      <a:lnTo>
                                        <a:pt x="96" y="299"/>
                                      </a:lnTo>
                                      <a:lnTo>
                                        <a:pt x="157" y="311"/>
                                      </a:lnTo>
                                      <a:lnTo>
                                        <a:pt x="218" y="299"/>
                                      </a:lnTo>
                                      <a:lnTo>
                                        <a:pt x="268" y="266"/>
                                      </a:lnTo>
                                      <a:lnTo>
                                        <a:pt x="301" y="216"/>
                                      </a:lnTo>
                                      <a:lnTo>
                                        <a:pt x="313" y="156"/>
                                      </a:lnTo>
                                      <a:lnTo>
                                        <a:pt x="301" y="95"/>
                                      </a:lnTo>
                                      <a:lnTo>
                                        <a:pt x="268" y="46"/>
                                      </a:lnTo>
                                      <a:lnTo>
                                        <a:pt x="218" y="12"/>
                                      </a:lnTo>
                                      <a:lnTo>
                                        <a:pt x="157"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 name="Freeform 38"/>
                              <wps:cNvSpPr>
                                <a:spLocks/>
                              </wps:cNvSpPr>
                              <wps:spPr bwMode="auto">
                                <a:xfrm>
                                  <a:off x="89" y="37"/>
                                  <a:ext cx="313" cy="312"/>
                                </a:xfrm>
                                <a:custGeom>
                                  <a:avLst/>
                                  <a:gdLst>
                                    <a:gd name="T0" fmla="+- 0 402 89"/>
                                    <a:gd name="T1" fmla="*/ T0 w 313"/>
                                    <a:gd name="T2" fmla="+- 0 193 37"/>
                                    <a:gd name="T3" fmla="*/ 193 h 312"/>
                                    <a:gd name="T4" fmla="+- 0 390 89"/>
                                    <a:gd name="T5" fmla="*/ T4 w 313"/>
                                    <a:gd name="T6" fmla="+- 0 132 37"/>
                                    <a:gd name="T7" fmla="*/ 132 h 312"/>
                                    <a:gd name="T8" fmla="+- 0 357 89"/>
                                    <a:gd name="T9" fmla="*/ T8 w 313"/>
                                    <a:gd name="T10" fmla="+- 0 83 37"/>
                                    <a:gd name="T11" fmla="*/ 83 h 312"/>
                                    <a:gd name="T12" fmla="+- 0 307 89"/>
                                    <a:gd name="T13" fmla="*/ T12 w 313"/>
                                    <a:gd name="T14" fmla="+- 0 49 37"/>
                                    <a:gd name="T15" fmla="*/ 49 h 312"/>
                                    <a:gd name="T16" fmla="+- 0 246 89"/>
                                    <a:gd name="T17" fmla="*/ T16 w 313"/>
                                    <a:gd name="T18" fmla="+- 0 37 37"/>
                                    <a:gd name="T19" fmla="*/ 37 h 312"/>
                                    <a:gd name="T20" fmla="+- 0 185 89"/>
                                    <a:gd name="T21" fmla="*/ T20 w 313"/>
                                    <a:gd name="T22" fmla="+- 0 49 37"/>
                                    <a:gd name="T23" fmla="*/ 49 h 312"/>
                                    <a:gd name="T24" fmla="+- 0 135 89"/>
                                    <a:gd name="T25" fmla="*/ T24 w 313"/>
                                    <a:gd name="T26" fmla="+- 0 83 37"/>
                                    <a:gd name="T27" fmla="*/ 83 h 312"/>
                                    <a:gd name="T28" fmla="+- 0 102 89"/>
                                    <a:gd name="T29" fmla="*/ T28 w 313"/>
                                    <a:gd name="T30" fmla="+- 0 132 37"/>
                                    <a:gd name="T31" fmla="*/ 132 h 312"/>
                                    <a:gd name="T32" fmla="+- 0 89 89"/>
                                    <a:gd name="T33" fmla="*/ T32 w 313"/>
                                    <a:gd name="T34" fmla="+- 0 193 37"/>
                                    <a:gd name="T35" fmla="*/ 193 h 312"/>
                                    <a:gd name="T36" fmla="+- 0 102 89"/>
                                    <a:gd name="T37" fmla="*/ T36 w 313"/>
                                    <a:gd name="T38" fmla="+- 0 253 37"/>
                                    <a:gd name="T39" fmla="*/ 253 h 312"/>
                                    <a:gd name="T40" fmla="+- 0 135 89"/>
                                    <a:gd name="T41" fmla="*/ T40 w 313"/>
                                    <a:gd name="T42" fmla="+- 0 303 37"/>
                                    <a:gd name="T43" fmla="*/ 303 h 312"/>
                                    <a:gd name="T44" fmla="+- 0 185 89"/>
                                    <a:gd name="T45" fmla="*/ T44 w 313"/>
                                    <a:gd name="T46" fmla="+- 0 336 37"/>
                                    <a:gd name="T47" fmla="*/ 336 h 312"/>
                                    <a:gd name="T48" fmla="+- 0 246 89"/>
                                    <a:gd name="T49" fmla="*/ T48 w 313"/>
                                    <a:gd name="T50" fmla="+- 0 348 37"/>
                                    <a:gd name="T51" fmla="*/ 348 h 312"/>
                                    <a:gd name="T52" fmla="+- 0 307 89"/>
                                    <a:gd name="T53" fmla="*/ T52 w 313"/>
                                    <a:gd name="T54" fmla="+- 0 336 37"/>
                                    <a:gd name="T55" fmla="*/ 336 h 312"/>
                                    <a:gd name="T56" fmla="+- 0 357 89"/>
                                    <a:gd name="T57" fmla="*/ T56 w 313"/>
                                    <a:gd name="T58" fmla="+- 0 303 37"/>
                                    <a:gd name="T59" fmla="*/ 303 h 312"/>
                                    <a:gd name="T60" fmla="+- 0 390 89"/>
                                    <a:gd name="T61" fmla="*/ T60 w 313"/>
                                    <a:gd name="T62" fmla="+- 0 253 37"/>
                                    <a:gd name="T63" fmla="*/ 253 h 312"/>
                                    <a:gd name="T64" fmla="+- 0 402 89"/>
                                    <a:gd name="T65" fmla="*/ T64 w 313"/>
                                    <a:gd name="T66" fmla="+- 0 193 37"/>
                                    <a:gd name="T67" fmla="*/ 193 h 3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13" h="312">
                                      <a:moveTo>
                                        <a:pt x="313" y="156"/>
                                      </a:moveTo>
                                      <a:lnTo>
                                        <a:pt x="301" y="95"/>
                                      </a:lnTo>
                                      <a:lnTo>
                                        <a:pt x="268" y="46"/>
                                      </a:lnTo>
                                      <a:lnTo>
                                        <a:pt x="218" y="12"/>
                                      </a:lnTo>
                                      <a:lnTo>
                                        <a:pt x="157" y="0"/>
                                      </a:lnTo>
                                      <a:lnTo>
                                        <a:pt x="96" y="12"/>
                                      </a:lnTo>
                                      <a:lnTo>
                                        <a:pt x="46" y="46"/>
                                      </a:lnTo>
                                      <a:lnTo>
                                        <a:pt x="13" y="95"/>
                                      </a:lnTo>
                                      <a:lnTo>
                                        <a:pt x="0" y="156"/>
                                      </a:lnTo>
                                      <a:lnTo>
                                        <a:pt x="13" y="216"/>
                                      </a:lnTo>
                                      <a:lnTo>
                                        <a:pt x="46" y="266"/>
                                      </a:lnTo>
                                      <a:lnTo>
                                        <a:pt x="96" y="299"/>
                                      </a:lnTo>
                                      <a:lnTo>
                                        <a:pt x="157" y="311"/>
                                      </a:lnTo>
                                      <a:lnTo>
                                        <a:pt x="218" y="299"/>
                                      </a:lnTo>
                                      <a:lnTo>
                                        <a:pt x="268" y="266"/>
                                      </a:lnTo>
                                      <a:lnTo>
                                        <a:pt x="301" y="216"/>
                                      </a:lnTo>
                                      <a:lnTo>
                                        <a:pt x="313" y="156"/>
                                      </a:lnTo>
                                      <a:close/>
                                    </a:path>
                                  </a:pathLst>
                                </a:custGeom>
                                <a:noFill/>
                                <a:ln w="9438">
                                  <a:solidFill>
                                    <a:srgbClr val="C0BEC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 name="Picture 3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59" y="7"/>
                                  <a:ext cx="313" cy="3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 name="Freeform 40"/>
                              <wps:cNvSpPr>
                                <a:spLocks/>
                              </wps:cNvSpPr>
                              <wps:spPr bwMode="auto">
                                <a:xfrm>
                                  <a:off x="59" y="7"/>
                                  <a:ext cx="313" cy="312"/>
                                </a:xfrm>
                                <a:custGeom>
                                  <a:avLst/>
                                  <a:gdLst>
                                    <a:gd name="T0" fmla="+- 0 373 60"/>
                                    <a:gd name="T1" fmla="*/ T0 w 313"/>
                                    <a:gd name="T2" fmla="+- 0 163 7"/>
                                    <a:gd name="T3" fmla="*/ 163 h 312"/>
                                    <a:gd name="T4" fmla="+- 0 360 60"/>
                                    <a:gd name="T5" fmla="*/ T4 w 313"/>
                                    <a:gd name="T6" fmla="+- 0 102 7"/>
                                    <a:gd name="T7" fmla="*/ 102 h 312"/>
                                    <a:gd name="T8" fmla="+- 0 327 60"/>
                                    <a:gd name="T9" fmla="*/ T8 w 313"/>
                                    <a:gd name="T10" fmla="+- 0 53 7"/>
                                    <a:gd name="T11" fmla="*/ 53 h 312"/>
                                    <a:gd name="T12" fmla="+- 0 277 60"/>
                                    <a:gd name="T13" fmla="*/ T12 w 313"/>
                                    <a:gd name="T14" fmla="+- 0 20 7"/>
                                    <a:gd name="T15" fmla="*/ 20 h 312"/>
                                    <a:gd name="T16" fmla="+- 0 216 60"/>
                                    <a:gd name="T17" fmla="*/ T16 w 313"/>
                                    <a:gd name="T18" fmla="+- 0 7 7"/>
                                    <a:gd name="T19" fmla="*/ 7 h 312"/>
                                    <a:gd name="T20" fmla="+- 0 155 60"/>
                                    <a:gd name="T21" fmla="*/ T20 w 313"/>
                                    <a:gd name="T22" fmla="+- 0 20 7"/>
                                    <a:gd name="T23" fmla="*/ 20 h 312"/>
                                    <a:gd name="T24" fmla="+- 0 105 60"/>
                                    <a:gd name="T25" fmla="*/ T24 w 313"/>
                                    <a:gd name="T26" fmla="+- 0 53 7"/>
                                    <a:gd name="T27" fmla="*/ 53 h 312"/>
                                    <a:gd name="T28" fmla="+- 0 72 60"/>
                                    <a:gd name="T29" fmla="*/ T28 w 313"/>
                                    <a:gd name="T30" fmla="+- 0 102 7"/>
                                    <a:gd name="T31" fmla="*/ 102 h 312"/>
                                    <a:gd name="T32" fmla="+- 0 60 60"/>
                                    <a:gd name="T33" fmla="*/ T32 w 313"/>
                                    <a:gd name="T34" fmla="+- 0 163 7"/>
                                    <a:gd name="T35" fmla="*/ 163 h 312"/>
                                    <a:gd name="T36" fmla="+- 0 72 60"/>
                                    <a:gd name="T37" fmla="*/ T36 w 313"/>
                                    <a:gd name="T38" fmla="+- 0 224 7"/>
                                    <a:gd name="T39" fmla="*/ 224 h 312"/>
                                    <a:gd name="T40" fmla="+- 0 105 60"/>
                                    <a:gd name="T41" fmla="*/ T40 w 313"/>
                                    <a:gd name="T42" fmla="+- 0 273 7"/>
                                    <a:gd name="T43" fmla="*/ 273 h 312"/>
                                    <a:gd name="T44" fmla="+- 0 155 60"/>
                                    <a:gd name="T45" fmla="*/ T44 w 313"/>
                                    <a:gd name="T46" fmla="+- 0 306 7"/>
                                    <a:gd name="T47" fmla="*/ 306 h 312"/>
                                    <a:gd name="T48" fmla="+- 0 216 60"/>
                                    <a:gd name="T49" fmla="*/ T48 w 313"/>
                                    <a:gd name="T50" fmla="+- 0 319 7"/>
                                    <a:gd name="T51" fmla="*/ 319 h 312"/>
                                    <a:gd name="T52" fmla="+- 0 277 60"/>
                                    <a:gd name="T53" fmla="*/ T52 w 313"/>
                                    <a:gd name="T54" fmla="+- 0 306 7"/>
                                    <a:gd name="T55" fmla="*/ 306 h 312"/>
                                    <a:gd name="T56" fmla="+- 0 327 60"/>
                                    <a:gd name="T57" fmla="*/ T56 w 313"/>
                                    <a:gd name="T58" fmla="+- 0 273 7"/>
                                    <a:gd name="T59" fmla="*/ 273 h 312"/>
                                    <a:gd name="T60" fmla="+- 0 360 60"/>
                                    <a:gd name="T61" fmla="*/ T60 w 313"/>
                                    <a:gd name="T62" fmla="+- 0 224 7"/>
                                    <a:gd name="T63" fmla="*/ 224 h 312"/>
                                    <a:gd name="T64" fmla="+- 0 373 60"/>
                                    <a:gd name="T65" fmla="*/ T64 w 313"/>
                                    <a:gd name="T66" fmla="+- 0 163 7"/>
                                    <a:gd name="T67" fmla="*/ 163 h 3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13" h="312">
                                      <a:moveTo>
                                        <a:pt x="313" y="156"/>
                                      </a:moveTo>
                                      <a:lnTo>
                                        <a:pt x="300" y="95"/>
                                      </a:lnTo>
                                      <a:lnTo>
                                        <a:pt x="267" y="46"/>
                                      </a:lnTo>
                                      <a:lnTo>
                                        <a:pt x="217" y="13"/>
                                      </a:lnTo>
                                      <a:lnTo>
                                        <a:pt x="156" y="0"/>
                                      </a:lnTo>
                                      <a:lnTo>
                                        <a:pt x="95" y="13"/>
                                      </a:lnTo>
                                      <a:lnTo>
                                        <a:pt x="45" y="46"/>
                                      </a:lnTo>
                                      <a:lnTo>
                                        <a:pt x="12" y="95"/>
                                      </a:lnTo>
                                      <a:lnTo>
                                        <a:pt x="0" y="156"/>
                                      </a:lnTo>
                                      <a:lnTo>
                                        <a:pt x="12" y="217"/>
                                      </a:lnTo>
                                      <a:lnTo>
                                        <a:pt x="45" y="266"/>
                                      </a:lnTo>
                                      <a:lnTo>
                                        <a:pt x="95" y="299"/>
                                      </a:lnTo>
                                      <a:lnTo>
                                        <a:pt x="156" y="312"/>
                                      </a:lnTo>
                                      <a:lnTo>
                                        <a:pt x="217" y="299"/>
                                      </a:lnTo>
                                      <a:lnTo>
                                        <a:pt x="267" y="266"/>
                                      </a:lnTo>
                                      <a:lnTo>
                                        <a:pt x="300" y="217"/>
                                      </a:lnTo>
                                      <a:lnTo>
                                        <a:pt x="313" y="156"/>
                                      </a:lnTo>
                                      <a:close/>
                                    </a:path>
                                  </a:pathLst>
                                </a:custGeom>
                                <a:noFill/>
                                <a:ln w="943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 name="Line 41"/>
                              <wps:cNvCnPr>
                                <a:cxnSpLocks noChangeShapeType="1"/>
                              </wps:cNvCnPr>
                              <wps:spPr bwMode="auto">
                                <a:xfrm>
                                  <a:off x="224" y="333"/>
                                  <a:ext cx="0" cy="312"/>
                                </a:xfrm>
                                <a:prstGeom prst="line">
                                  <a:avLst/>
                                </a:prstGeom>
                                <a:noFill/>
                                <a:ln w="9464">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 name="Line 42"/>
                              <wps:cNvCnPr>
                                <a:cxnSpLocks noChangeShapeType="1"/>
                              </wps:cNvCnPr>
                              <wps:spPr bwMode="auto">
                                <a:xfrm>
                                  <a:off x="0" y="408"/>
                                  <a:ext cx="466" cy="18"/>
                                </a:xfrm>
                                <a:prstGeom prst="line">
                                  <a:avLst/>
                                </a:prstGeom>
                                <a:noFill/>
                                <a:ln w="941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 name="Line 43"/>
                              <wps:cNvCnPr>
                                <a:cxnSpLocks noChangeShapeType="1"/>
                              </wps:cNvCnPr>
                              <wps:spPr bwMode="auto">
                                <a:xfrm>
                                  <a:off x="447" y="408"/>
                                  <a:ext cx="0" cy="0"/>
                                </a:xfrm>
                                <a:prstGeom prst="line">
                                  <a:avLst/>
                                </a:prstGeom>
                                <a:noFill/>
                                <a:ln w="941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 name="Line 44"/>
                              <wps:cNvCnPr>
                                <a:cxnSpLocks noChangeShapeType="1"/>
                              </wps:cNvCnPr>
                              <wps:spPr bwMode="auto">
                                <a:xfrm>
                                  <a:off x="224" y="645"/>
                                  <a:ext cx="178" cy="311"/>
                                </a:xfrm>
                                <a:prstGeom prst="line">
                                  <a:avLst/>
                                </a:prstGeom>
                                <a:noFill/>
                                <a:ln w="945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 name="Line 45"/>
                              <wps:cNvCnPr>
                                <a:cxnSpLocks noChangeShapeType="1"/>
                              </wps:cNvCnPr>
                              <wps:spPr bwMode="auto">
                                <a:xfrm flipH="1">
                                  <a:off x="49" y="645"/>
                                  <a:ext cx="175" cy="311"/>
                                </a:xfrm>
                                <a:prstGeom prst="line">
                                  <a:avLst/>
                                </a:prstGeom>
                                <a:noFill/>
                                <a:ln w="9451">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11894F9" id="Group 35" o:spid="_x0000_s1026" style="width:34.6pt;height:47.45pt;mso-position-horizontal-relative:char;mso-position-vertical-relative:line" coordorigin=",7" coordsize="466,9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">
                      <v:shape id="Freeform 37" o:spid="_x0000_s1027" style="position:absolute;left:89;top:37;width:313;height:312;visibility:visible;mso-wrap-style:square;v-text-anchor:top" coordsize="31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" path="m157,l96,12,46,46,13,95,,156r13,60l46,266r50,33l157,311r61,-12l268,266r33,-50l313,156,301,95,268,46,218,12,157,xe" fillcolor="#c0bec0" stroked="f">
                        <v:path arrowok="t" o:connecttype="custom" o:connectlocs="157,37;96,49;46,83;13,132;0,193;13,253;46,303;96,336;157,348;218,336;268,303;301,253;313,193;301,132;268,83;218,49;157,37" o:connectangles="0,0,0,0,0,0,0,0,0,0,0,0,0,0,0,0,0"/>
                      </v:shape>
                      <v:shape id="Freeform 38" o:spid="_x0000_s1028" style="position:absolute;left:89;top:37;width:313;height:312;visibility:visible;mso-wrap-style:square;v-text-anchor:top" coordsize="31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" path="m313,156l301,95,268,46,218,12,157,,96,12,46,46,13,95,,156r13,60l46,266r50,33l157,311r61,-12l268,266r33,-50l313,156xe" filled="f" strokecolor="#c0bec0" strokeweight=".26217mm">
                        <v:path arrowok="t" o:connecttype="custom" o:connectlocs="313,193;301,132;268,83;218,49;157,37;96,49;46,83;13,132;0,193;13,253;46,303;96,336;157,348;218,336;268,303;301,253;313,193" o:connectangles="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9" o:spid="_x0000_s1029" type="#_x0000_t75" style="position:absolute;left:59;top:7;width:313;height: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">
                        <v:imagedata r:id="rId9" o:title=""/>
                      </v:shape>
                      <v:shape id="Freeform 40" o:spid="_x0000_s1030" style="position:absolute;left:59;top:7;width:313;height:312;visibility:visible;mso-wrap-style:square;v-text-anchor:top" coordsize="313,3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" path="m313,156l300,95,267,46,217,13,156,,95,13,45,46,12,95,,156r12,61l45,266r50,33l156,312r61,-13l267,266r33,-49l313,156xe" filled="f" strokeweight=".26217mm">
                        <v:path arrowok="t" o:connecttype="custom" o:connectlocs="313,163;300,102;267,53;217,20;156,7;95,20;45,53;12,102;0,163;12,224;45,273;95,306;156,319;217,306;267,273;300,224;313,163" o:connectangles="0,0,0,0,0,0,0,0,0,0,0,0,0,0,0,0,0"/>
                      </v:shape>
                      <v:line id="Line 41" o:spid="_x0000_s1031" style="position:absolute;visibility:visible;mso-wrap-style:square" from="224,333" to="224,6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" strokeweight=".26289mm"/>
                      <v:line id="Line 42" o:spid="_x0000_s1032" style="position:absolute;visibility:visible;mso-wrap-style:square" from="0,408" to="466,4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" strokeweight=".26142mm"/>
                      <v:line id="Line 43" o:spid="_x0000_s1033" style="position:absolute;visibility:visible;mso-wrap-style:square" from="447,408" to="447,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" strokeweight=".26142mm"/>
                      <v:line id="Line 44" o:spid="_x0000_s1034" style="position:absolute;visibility:visible;mso-wrap-style:square" from="224,645" to="402,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" strokeweight=".26253mm"/>
                      <v:line id="Line 45" o:spid="_x0000_s1035" style="position:absolute;flip:x;visibility:visible;mso-wrap-style:square" from="49,645" to="224,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" strokeweight=".26253mm"/>
                      <w10:anchorlock/>
                    </v:group>
                  </w:pict>
                </mc:Fallback>
              </mc:AlternateContent>
            </w:r>
          </w:p>
        </w:tc>
        <w:tc>
          <w:tcPr>
            <w:tcW w:w="1677" w:type="dxa"/>
          </w:tcPr>
          <w:p w:rsidR="00B772D7" w:rsidRPr="00440FC0" w:rsidRDefault="00B772D7" w:rsidP="00394784">
            <w:pPr>
              <w:pStyle w:val="TableParagraph"/>
              <w:spacing w:line="360" w:lineRule="auto"/>
              <w:ind w:left="108"/>
              <w:rPr>
                <w:i/>
                <w:color w:val="000000" w:themeColor="text1"/>
                <w:sz w:val="24"/>
              </w:rPr>
            </w:pPr>
            <w:r w:rsidRPr="00440FC0">
              <w:rPr>
                <w:color w:val="000000" w:themeColor="text1"/>
                <w:sz w:val="24"/>
              </w:rPr>
              <w:t>Aktor (</w:t>
            </w:r>
            <w:r w:rsidRPr="00440FC0">
              <w:rPr>
                <w:i/>
                <w:color w:val="000000" w:themeColor="text1"/>
                <w:sz w:val="24"/>
              </w:rPr>
              <w:t>Actor)</w:t>
            </w:r>
          </w:p>
        </w:tc>
        <w:tc>
          <w:tcPr>
            <w:tcW w:w="3418" w:type="dxa"/>
          </w:tcPr>
          <w:p w:rsidR="00B772D7" w:rsidRPr="00440FC0" w:rsidRDefault="00B772D7" w:rsidP="00394784">
            <w:pPr>
              <w:pStyle w:val="TableParagraph"/>
              <w:spacing w:line="360" w:lineRule="auto"/>
              <w:ind w:left="108"/>
              <w:rPr>
                <w:color w:val="000000" w:themeColor="text1"/>
                <w:sz w:val="24"/>
              </w:rPr>
            </w:pPr>
            <w:r w:rsidRPr="00440FC0">
              <w:rPr>
                <w:color w:val="000000" w:themeColor="text1"/>
                <w:sz w:val="24"/>
              </w:rPr>
              <w:t>Orang, proses, atau sistem lain yang berinteraksi dengan sistem informasi yang akan dibuat di luar sistem informasi yang akan dibuat itu sendiri, jadi walaupun simbol dari aktor adalah gambar orang, tapi aktor belum tentu merupakan orang; biasanya dinyatakan menggunakan kata benda di awal</w:t>
            </w:r>
          </w:p>
          <w:p w:rsidR="00B772D7" w:rsidRPr="00440FC0" w:rsidRDefault="00B772D7" w:rsidP="00394784">
            <w:pPr>
              <w:pStyle w:val="TableParagraph"/>
              <w:spacing w:line="360" w:lineRule="auto"/>
              <w:ind w:left="108"/>
              <w:rPr>
                <w:color w:val="000000" w:themeColor="text1"/>
                <w:sz w:val="24"/>
              </w:rPr>
            </w:pPr>
            <w:r w:rsidRPr="00440FC0">
              <w:rPr>
                <w:color w:val="000000" w:themeColor="text1"/>
                <w:sz w:val="24"/>
              </w:rPr>
              <w:t>frase nama aktor.</w:t>
            </w:r>
          </w:p>
        </w:tc>
      </w:tr>
      <w:tr w:rsidR="00B772D7" w:rsidRPr="00440FC0" w:rsidTr="00E23E87">
        <w:trPr>
          <w:trHeight w:val="1813"/>
        </w:trPr>
        <w:tc>
          <w:tcPr>
            <w:tcW w:w="608" w:type="dxa"/>
          </w:tcPr>
          <w:p w:rsidR="00B772D7" w:rsidRPr="00440FC0" w:rsidRDefault="00B772D7" w:rsidP="00394784">
            <w:pPr>
              <w:pStyle w:val="TableParagraph"/>
              <w:spacing w:before="6" w:line="360" w:lineRule="auto"/>
              <w:rPr>
                <w:b/>
                <w:color w:val="000000" w:themeColor="text1"/>
                <w:sz w:val="35"/>
              </w:rPr>
            </w:pPr>
          </w:p>
          <w:p w:rsidR="00B772D7" w:rsidRPr="00440FC0" w:rsidRDefault="00B772D7" w:rsidP="00394784">
            <w:pPr>
              <w:pStyle w:val="TableParagraph"/>
              <w:spacing w:before="1" w:line="360" w:lineRule="auto"/>
              <w:ind w:left="134"/>
              <w:rPr>
                <w:color w:val="000000" w:themeColor="text1"/>
                <w:sz w:val="24"/>
              </w:rPr>
            </w:pPr>
            <w:r w:rsidRPr="00440FC0">
              <w:rPr>
                <w:color w:val="000000" w:themeColor="text1"/>
                <w:sz w:val="24"/>
              </w:rPr>
              <w:t>3.</w:t>
            </w:r>
          </w:p>
        </w:tc>
        <w:tc>
          <w:tcPr>
            <w:tcW w:w="1526" w:type="dxa"/>
          </w:tcPr>
          <w:p w:rsidR="00B772D7" w:rsidRPr="00440FC0" w:rsidRDefault="00B772D7" w:rsidP="00394784">
            <w:pPr>
              <w:pStyle w:val="TableParagraph"/>
              <w:spacing w:line="360" w:lineRule="auto"/>
              <w:rPr>
                <w:b/>
                <w:color w:val="000000" w:themeColor="text1"/>
                <w:sz w:val="20"/>
              </w:rPr>
            </w:pPr>
          </w:p>
          <w:p w:rsidR="00B772D7" w:rsidRPr="00440FC0" w:rsidRDefault="00B772D7" w:rsidP="00394784">
            <w:pPr>
              <w:pStyle w:val="TableParagraph"/>
              <w:spacing w:before="9" w:line="360" w:lineRule="auto"/>
              <w:rPr>
                <w:b/>
                <w:color w:val="000000" w:themeColor="text1"/>
                <w:sz w:val="12"/>
              </w:rPr>
            </w:pPr>
          </w:p>
          <w:p w:rsidR="00B772D7" w:rsidRPr="00440FC0" w:rsidRDefault="00B772D7" w:rsidP="00394784">
            <w:pPr>
              <w:pStyle w:val="TableParagraph"/>
              <w:spacing w:line="360" w:lineRule="auto"/>
              <w:ind w:left="170"/>
              <w:rPr>
                <w:color w:val="000000" w:themeColor="text1"/>
                <w:sz w:val="2"/>
              </w:rPr>
            </w:pPr>
            <w:r w:rsidRPr="00440FC0">
              <w:rPr>
                <w:noProof/>
                <w:color w:val="000000" w:themeColor="text1"/>
                <w:sz w:val="2"/>
                <w:lang w:val="id-ID" w:eastAsia="id-ID"/>
              </w:rPr>
              <mc:AlternateContent>
                <mc:Choice Requires="wpg">
                  <w:drawing>
                    <wp:inline distT="0" distB="0" distL="0" distR="0" wp14:anchorId="6ACD1844" wp14:editId="5928CD8E">
                      <wp:extent cx="597535" cy="6350"/>
                      <wp:effectExtent l="12065" t="4445" r="9525" b="8255"/>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535" cy="6350"/>
                                <a:chOff x="0" y="0"/>
                                <a:chExt cx="941" cy="10"/>
                              </a:xfrm>
                            </wpg:grpSpPr>
                            <wps:wsp>
                              <wps:cNvPr id="2" name="Line 3"/>
                              <wps:cNvCnPr>
                                <a:cxnSpLocks noChangeShapeType="1"/>
                              </wps:cNvCnPr>
                              <wps:spPr bwMode="auto">
                                <a:xfrm>
                                  <a:off x="0" y="5"/>
                                  <a:ext cx="941" cy="0"/>
                                </a:xfrm>
                                <a:prstGeom prst="line">
                                  <a:avLst/>
                                </a:prstGeom>
                                <a:noFill/>
                                <a:ln w="6096">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176CFF40" id="Group 1" o:spid="_x0000_s1026" style="width:47.05pt;height:.5pt;mso-position-horizontal-relative:char;mso-position-vertical-relative:line" coordsize="94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">
                      <v:line id="Line 3" o:spid="_x0000_s1027" style="position:absolute;visibility:visible;mso-wrap-style:square" from="0,5" to="94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" strokeweight=".48pt"/>
                      <w10:anchorlock/>
                    </v:group>
                  </w:pict>
                </mc:Fallback>
              </mc:AlternateContent>
            </w:r>
          </w:p>
        </w:tc>
        <w:tc>
          <w:tcPr>
            <w:tcW w:w="1677" w:type="dxa"/>
          </w:tcPr>
          <w:p w:rsidR="00B772D7" w:rsidRPr="00440FC0" w:rsidRDefault="00B772D7" w:rsidP="00394784">
            <w:pPr>
              <w:pStyle w:val="TableParagraph"/>
              <w:spacing w:line="360" w:lineRule="auto"/>
              <w:ind w:left="108"/>
              <w:rPr>
                <w:i/>
                <w:color w:val="000000" w:themeColor="text1"/>
                <w:sz w:val="24"/>
              </w:rPr>
            </w:pPr>
            <w:r w:rsidRPr="00440FC0">
              <w:rPr>
                <w:color w:val="000000" w:themeColor="text1"/>
                <w:sz w:val="24"/>
              </w:rPr>
              <w:t>Asosiasi (</w:t>
            </w:r>
            <w:r w:rsidRPr="00440FC0">
              <w:rPr>
                <w:i/>
                <w:color w:val="000000" w:themeColor="text1"/>
                <w:sz w:val="24"/>
              </w:rPr>
              <w:t>Association)</w:t>
            </w:r>
          </w:p>
        </w:tc>
        <w:tc>
          <w:tcPr>
            <w:tcW w:w="3418" w:type="dxa"/>
          </w:tcPr>
          <w:p w:rsidR="00B772D7" w:rsidRPr="00440FC0" w:rsidRDefault="00B772D7" w:rsidP="00394784">
            <w:pPr>
              <w:pStyle w:val="TableParagraph"/>
              <w:spacing w:line="360" w:lineRule="auto"/>
              <w:ind w:left="108"/>
              <w:jc w:val="both"/>
              <w:rPr>
                <w:color w:val="000000" w:themeColor="text1"/>
                <w:sz w:val="24"/>
              </w:rPr>
            </w:pPr>
            <w:r w:rsidRPr="00440FC0">
              <w:rPr>
                <w:color w:val="000000" w:themeColor="text1"/>
                <w:sz w:val="24"/>
              </w:rPr>
              <w:t xml:space="preserve">Komunikasi antara aktor dan </w:t>
            </w:r>
            <w:r w:rsidRPr="00440FC0">
              <w:rPr>
                <w:i/>
                <w:color w:val="000000" w:themeColor="text1"/>
                <w:sz w:val="24"/>
              </w:rPr>
              <w:t xml:space="preserve">Use Case </w:t>
            </w:r>
            <w:r w:rsidRPr="00440FC0">
              <w:rPr>
                <w:color w:val="000000" w:themeColor="text1"/>
                <w:sz w:val="24"/>
              </w:rPr>
              <w:t xml:space="preserve">yang berpartisipasi pada </w:t>
            </w:r>
            <w:r w:rsidRPr="00440FC0">
              <w:rPr>
                <w:i/>
                <w:color w:val="000000" w:themeColor="text1"/>
                <w:sz w:val="24"/>
              </w:rPr>
              <w:t xml:space="preserve">Use Case </w:t>
            </w:r>
            <w:r w:rsidRPr="00440FC0">
              <w:rPr>
                <w:color w:val="000000" w:themeColor="text1"/>
                <w:sz w:val="24"/>
              </w:rPr>
              <w:t>memiliki interaksi dengan</w:t>
            </w:r>
          </w:p>
          <w:p w:rsidR="00B772D7" w:rsidRPr="00440FC0" w:rsidRDefault="00B772D7" w:rsidP="00394784">
            <w:pPr>
              <w:pStyle w:val="TableParagraph"/>
              <w:spacing w:line="360" w:lineRule="auto"/>
              <w:ind w:left="108"/>
              <w:rPr>
                <w:color w:val="000000" w:themeColor="text1"/>
                <w:sz w:val="24"/>
              </w:rPr>
            </w:pPr>
            <w:r w:rsidRPr="00440FC0">
              <w:rPr>
                <w:color w:val="000000" w:themeColor="text1"/>
                <w:sz w:val="24"/>
              </w:rPr>
              <w:t>aktor.</w:t>
            </w:r>
          </w:p>
        </w:tc>
      </w:tr>
      <w:tr w:rsidR="00B772D7" w:rsidRPr="00440FC0" w:rsidTr="00E23E87">
        <w:trPr>
          <w:trHeight w:val="3632"/>
        </w:trPr>
        <w:tc>
          <w:tcPr>
            <w:tcW w:w="608" w:type="dxa"/>
          </w:tcPr>
          <w:p w:rsidR="00B772D7" w:rsidRPr="00440FC0" w:rsidRDefault="00B772D7" w:rsidP="00394784">
            <w:pPr>
              <w:pStyle w:val="TableParagraph"/>
              <w:spacing w:before="6" w:line="360" w:lineRule="auto"/>
              <w:rPr>
                <w:b/>
                <w:color w:val="000000" w:themeColor="text1"/>
                <w:sz w:val="35"/>
              </w:rPr>
            </w:pPr>
          </w:p>
          <w:p w:rsidR="00B772D7" w:rsidRPr="00440FC0" w:rsidRDefault="00B772D7" w:rsidP="00394784">
            <w:pPr>
              <w:pStyle w:val="TableParagraph"/>
              <w:spacing w:before="1" w:line="360" w:lineRule="auto"/>
              <w:ind w:left="134"/>
              <w:rPr>
                <w:color w:val="000000" w:themeColor="text1"/>
                <w:sz w:val="24"/>
              </w:rPr>
            </w:pPr>
            <w:r w:rsidRPr="00440FC0">
              <w:rPr>
                <w:color w:val="000000" w:themeColor="text1"/>
                <w:sz w:val="24"/>
              </w:rPr>
              <w:t>4.</w:t>
            </w:r>
          </w:p>
        </w:tc>
        <w:tc>
          <w:tcPr>
            <w:tcW w:w="1526" w:type="dxa"/>
          </w:tcPr>
          <w:p w:rsidR="00B772D7" w:rsidRPr="00440FC0" w:rsidRDefault="00B772D7" w:rsidP="00394784">
            <w:pPr>
              <w:pStyle w:val="TableParagraph"/>
              <w:spacing w:before="6" w:line="360" w:lineRule="auto"/>
              <w:rPr>
                <w:b/>
                <w:color w:val="000000" w:themeColor="text1"/>
                <w:sz w:val="35"/>
              </w:rPr>
            </w:pPr>
          </w:p>
          <w:p w:rsidR="00B772D7" w:rsidRPr="00440FC0" w:rsidRDefault="00B772D7" w:rsidP="00394784">
            <w:pPr>
              <w:pStyle w:val="TableParagraph"/>
              <w:spacing w:before="1" w:line="360" w:lineRule="auto"/>
              <w:ind w:left="88"/>
              <w:jc w:val="center"/>
              <w:rPr>
                <w:color w:val="000000" w:themeColor="text1"/>
                <w:sz w:val="24"/>
              </w:rPr>
            </w:pPr>
            <w:r w:rsidRPr="00440FC0">
              <w:rPr>
                <w:noProof/>
                <w:color w:val="000000" w:themeColor="text1"/>
                <w:lang w:val="id-ID" w:eastAsia="id-ID"/>
              </w:rPr>
              <mc:AlternateContent>
                <mc:Choice Requires="wps">
                  <w:drawing>
                    <wp:anchor distT="0" distB="0" distL="114300" distR="114300" simplePos="0" relativeHeight="251659264" behindDoc="1" locked="0" layoutInCell="1" allowOverlap="1" wp14:anchorId="0D62AD4F" wp14:editId="1D9F78AF">
                      <wp:simplePos x="0" y="0"/>
                      <wp:positionH relativeFrom="page">
                        <wp:posOffset>221615</wp:posOffset>
                      </wp:positionH>
                      <wp:positionV relativeFrom="paragraph">
                        <wp:posOffset>1084580</wp:posOffset>
                      </wp:positionV>
                      <wp:extent cx="572135" cy="45085"/>
                      <wp:effectExtent l="10160" t="10160" r="8255" b="11430"/>
                      <wp:wrapNone/>
                      <wp:docPr id="76" name="Freeform 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2135" cy="45085"/>
                              </a:xfrm>
                              <a:custGeom>
                                <a:avLst/>
                                <a:gdLst>
                                  <a:gd name="T0" fmla="+- 0 4186 4186"/>
                                  <a:gd name="T1" fmla="*/ T0 w 901"/>
                                  <a:gd name="T2" fmla="+- 0 -1451 -1492"/>
                                  <a:gd name="T3" fmla="*/ -1451 h 71"/>
                                  <a:gd name="T4" fmla="+- 0 5086 4186"/>
                                  <a:gd name="T5" fmla="*/ T4 w 901"/>
                                  <a:gd name="T6" fmla="+- 0 -1451 -1492"/>
                                  <a:gd name="T7" fmla="*/ -1451 h 71"/>
                                  <a:gd name="T8" fmla="+- 0 5086 4186"/>
                                  <a:gd name="T9" fmla="*/ T8 w 901"/>
                                  <a:gd name="T10" fmla="+- 0 -1451 -1492"/>
                                  <a:gd name="T11" fmla="*/ -1451 h 71"/>
                                  <a:gd name="T12" fmla="+- 0 4966 4186"/>
                                  <a:gd name="T13" fmla="*/ T12 w 901"/>
                                  <a:gd name="T14" fmla="+- 0 -1421 -1492"/>
                                  <a:gd name="T15" fmla="*/ -1421 h 71"/>
                                  <a:gd name="T16" fmla="+- 0 5086 4186"/>
                                  <a:gd name="T17" fmla="*/ T16 w 901"/>
                                  <a:gd name="T18" fmla="+- 0 -1449 -1492"/>
                                  <a:gd name="T19" fmla="*/ -1449 h 71"/>
                                  <a:gd name="T20" fmla="+- 0 4966 4186"/>
                                  <a:gd name="T21" fmla="*/ T20 w 901"/>
                                  <a:gd name="T22" fmla="+- 0 -1492 -1492"/>
                                  <a:gd name="T23" fmla="*/ -1492 h 71"/>
                                </a:gdLst>
                                <a:ahLst/>
                                <a:cxnLst>
                                  <a:cxn ang="0">
                                    <a:pos x="T1" y="T3"/>
                                  </a:cxn>
                                  <a:cxn ang="0">
                                    <a:pos x="T5" y="T7"/>
                                  </a:cxn>
                                  <a:cxn ang="0">
                                    <a:pos x="T9" y="T11"/>
                                  </a:cxn>
                                  <a:cxn ang="0">
                                    <a:pos x="T13" y="T15"/>
                                  </a:cxn>
                                  <a:cxn ang="0">
                                    <a:pos x="T17" y="T19"/>
                                  </a:cxn>
                                  <a:cxn ang="0">
                                    <a:pos x="T21" y="T23"/>
                                  </a:cxn>
                                </a:cxnLst>
                                <a:rect l="0" t="0" r="r" b="b"/>
                                <a:pathLst>
                                  <a:path w="901" h="71">
                                    <a:moveTo>
                                      <a:pt x="0" y="41"/>
                                    </a:moveTo>
                                    <a:lnTo>
                                      <a:pt x="900" y="41"/>
                                    </a:lnTo>
                                    <a:moveTo>
                                      <a:pt x="900" y="41"/>
                                    </a:moveTo>
                                    <a:lnTo>
                                      <a:pt x="780" y="71"/>
                                    </a:lnTo>
                                    <a:moveTo>
                                      <a:pt x="900" y="43"/>
                                    </a:moveTo>
                                    <a:lnTo>
                                      <a:pt x="78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6BBFB5" id="Freeform 76" o:spid="_x0000_s1026" style="position:absolute;margin-left:17.45pt;margin-top:85.4pt;width:45.05pt;height:3.5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901,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" path="m,41r900,m900,41l780,71m900,43l780,e" filled="f" strokeweight=".48pt">
                      <v:path arrowok="t" o:connecttype="custom" o:connectlocs="0,-921385;571500,-921385;571500,-921385;495300,-902335;571500,-920115;495300,-947420" o:connectangles="0,0,0,0,0,0"/>
                      <w10:wrap anchorx="page"/>
                    </v:shape>
                  </w:pict>
                </mc:Fallback>
              </mc:AlternateContent>
            </w:r>
            <w:r w:rsidRPr="00440FC0">
              <w:rPr>
                <w:color w:val="000000" w:themeColor="text1"/>
                <w:sz w:val="24"/>
              </w:rPr>
              <w:t>&lt;&lt;extend&gt;&gt;</w:t>
            </w:r>
          </w:p>
        </w:tc>
        <w:tc>
          <w:tcPr>
            <w:tcW w:w="1677" w:type="dxa"/>
          </w:tcPr>
          <w:p w:rsidR="00B772D7" w:rsidRPr="00440FC0" w:rsidRDefault="00B772D7" w:rsidP="00394784">
            <w:pPr>
              <w:pStyle w:val="TableParagraph"/>
              <w:spacing w:line="360" w:lineRule="auto"/>
              <w:ind w:left="108"/>
              <w:rPr>
                <w:i/>
                <w:color w:val="000000" w:themeColor="text1"/>
                <w:sz w:val="24"/>
              </w:rPr>
            </w:pPr>
            <w:r w:rsidRPr="00440FC0">
              <w:rPr>
                <w:color w:val="000000" w:themeColor="text1"/>
                <w:sz w:val="24"/>
              </w:rPr>
              <w:t>Ekstensi (</w:t>
            </w:r>
            <w:r w:rsidRPr="00440FC0">
              <w:rPr>
                <w:i/>
                <w:color w:val="000000" w:themeColor="text1"/>
                <w:sz w:val="24"/>
              </w:rPr>
              <w:t>Extend)</w:t>
            </w:r>
          </w:p>
        </w:tc>
        <w:tc>
          <w:tcPr>
            <w:tcW w:w="3418" w:type="dxa"/>
          </w:tcPr>
          <w:p w:rsidR="00B772D7" w:rsidRPr="00440FC0" w:rsidRDefault="00B772D7" w:rsidP="00394784">
            <w:pPr>
              <w:pStyle w:val="TableParagraph"/>
              <w:spacing w:line="360" w:lineRule="auto"/>
              <w:ind w:left="108"/>
              <w:rPr>
                <w:color w:val="000000" w:themeColor="text1"/>
                <w:sz w:val="24"/>
              </w:rPr>
            </w:pPr>
            <w:r w:rsidRPr="00440FC0">
              <w:rPr>
                <w:color w:val="000000" w:themeColor="text1"/>
                <w:sz w:val="24"/>
              </w:rPr>
              <w:t xml:space="preserve">Relasi </w:t>
            </w:r>
            <w:r w:rsidRPr="00440FC0">
              <w:rPr>
                <w:i/>
                <w:color w:val="000000" w:themeColor="text1"/>
                <w:sz w:val="24"/>
              </w:rPr>
              <w:t xml:space="preserve">Use Case </w:t>
            </w:r>
            <w:r w:rsidRPr="00440FC0">
              <w:rPr>
                <w:color w:val="000000" w:themeColor="text1"/>
                <w:sz w:val="24"/>
              </w:rPr>
              <w:t xml:space="preserve">tambahan ke sebuah </w:t>
            </w:r>
            <w:r w:rsidRPr="00440FC0">
              <w:rPr>
                <w:i/>
                <w:color w:val="000000" w:themeColor="text1"/>
                <w:sz w:val="24"/>
              </w:rPr>
              <w:t xml:space="preserve">Use Case </w:t>
            </w:r>
            <w:r w:rsidRPr="00440FC0">
              <w:rPr>
                <w:color w:val="000000" w:themeColor="text1"/>
                <w:sz w:val="24"/>
              </w:rPr>
              <w:t xml:space="preserve">dimana </w:t>
            </w:r>
            <w:r w:rsidRPr="00440FC0">
              <w:rPr>
                <w:i/>
                <w:color w:val="000000" w:themeColor="text1"/>
                <w:sz w:val="24"/>
              </w:rPr>
              <w:t xml:space="preserve">Use Case </w:t>
            </w:r>
            <w:r w:rsidRPr="00440FC0">
              <w:rPr>
                <w:color w:val="000000" w:themeColor="text1"/>
                <w:sz w:val="24"/>
              </w:rPr>
              <w:t xml:space="preserve">yang ditambahkan dapat berdiri sendiri walaupun tanpa </w:t>
            </w:r>
            <w:r w:rsidRPr="00440FC0">
              <w:rPr>
                <w:i/>
                <w:color w:val="000000" w:themeColor="text1"/>
                <w:sz w:val="24"/>
              </w:rPr>
              <w:t xml:space="preserve">Use Case </w:t>
            </w:r>
            <w:r w:rsidRPr="00440FC0">
              <w:rPr>
                <w:color w:val="000000" w:themeColor="text1"/>
                <w:sz w:val="24"/>
              </w:rPr>
              <w:t xml:space="preserve">tambahan itu; mirip dengan prinsip </w:t>
            </w:r>
            <w:r w:rsidRPr="00440FC0">
              <w:rPr>
                <w:i/>
                <w:color w:val="000000" w:themeColor="text1"/>
                <w:sz w:val="24"/>
              </w:rPr>
              <w:t xml:space="preserve">inheritance </w:t>
            </w:r>
            <w:r w:rsidRPr="00440FC0">
              <w:rPr>
                <w:color w:val="000000" w:themeColor="text1"/>
                <w:spacing w:val="-5"/>
                <w:sz w:val="24"/>
              </w:rPr>
              <w:t xml:space="preserve">pada </w:t>
            </w:r>
            <w:r w:rsidRPr="00440FC0">
              <w:rPr>
                <w:color w:val="000000" w:themeColor="text1"/>
                <w:sz w:val="24"/>
              </w:rPr>
              <w:t xml:space="preserve">pemrograman  berorientasi  </w:t>
            </w:r>
            <w:r w:rsidRPr="00440FC0">
              <w:rPr>
                <w:color w:val="000000" w:themeColor="text1"/>
                <w:spacing w:val="-3"/>
                <w:sz w:val="24"/>
              </w:rPr>
              <w:t>objek;</w:t>
            </w:r>
          </w:p>
          <w:p w:rsidR="00B772D7" w:rsidRPr="00440FC0" w:rsidRDefault="00B772D7" w:rsidP="00394784">
            <w:pPr>
              <w:pStyle w:val="TableParagraph"/>
              <w:spacing w:line="360" w:lineRule="auto"/>
              <w:ind w:left="108"/>
              <w:rPr>
                <w:color w:val="000000" w:themeColor="text1"/>
                <w:sz w:val="24"/>
              </w:rPr>
            </w:pPr>
            <w:r w:rsidRPr="00440FC0">
              <w:rPr>
                <w:color w:val="000000" w:themeColor="text1"/>
                <w:sz w:val="24"/>
              </w:rPr>
              <w:t xml:space="preserve">biasanya </w:t>
            </w:r>
            <w:r w:rsidRPr="00440FC0">
              <w:rPr>
                <w:i/>
                <w:color w:val="000000" w:themeColor="text1"/>
                <w:sz w:val="24"/>
              </w:rPr>
              <w:t xml:space="preserve">Use Case </w:t>
            </w:r>
            <w:r w:rsidRPr="00440FC0">
              <w:rPr>
                <w:i/>
                <w:color w:val="000000" w:themeColor="text1"/>
                <w:spacing w:val="59"/>
                <w:sz w:val="24"/>
              </w:rPr>
              <w:t xml:space="preserve"> </w:t>
            </w:r>
            <w:r w:rsidRPr="00440FC0">
              <w:rPr>
                <w:color w:val="000000" w:themeColor="text1"/>
                <w:sz w:val="24"/>
              </w:rPr>
              <w:t>tambahan</w:t>
            </w:r>
          </w:p>
        </w:tc>
      </w:tr>
    </w:tbl>
    <w:p w:rsidR="00B772D7" w:rsidRPr="00440FC0" w:rsidRDefault="00B772D7" w:rsidP="00394784">
      <w:pPr>
        <w:spacing w:line="360" w:lineRule="auto"/>
        <w:rPr>
          <w:rFonts w:ascii="Times New Roman" w:hAnsi="Times New Roman" w:cs="Times New Roman"/>
          <w:b/>
          <w:i/>
          <w:color w:val="000000" w:themeColor="text1"/>
          <w:sz w:val="24"/>
        </w:rPr>
      </w:pPr>
    </w:p>
    <w:p w:rsidR="00B772D7" w:rsidRPr="00A65057" w:rsidRDefault="00B772D7" w:rsidP="00394784">
      <w:pPr>
        <w:pStyle w:val="Heading4"/>
        <w:numPr>
          <w:ilvl w:val="3"/>
          <w:numId w:val="9"/>
        </w:numPr>
        <w:ind w:left="450" w:firstLine="90"/>
        <w:rPr>
          <w:i/>
          <w:iCs/>
          <w:lang w:val="en-ID"/>
        </w:rPr>
      </w:pPr>
      <w:r w:rsidRPr="00A65057">
        <w:rPr>
          <w:i/>
          <w:iCs/>
          <w:lang w:val="en-ID"/>
        </w:rPr>
        <w:t>Activity Diagram</w:t>
      </w:r>
    </w:p>
    <w:p w:rsidR="00B772D7" w:rsidRPr="00440FC0" w:rsidRDefault="00B772D7" w:rsidP="00394784">
      <w:pPr>
        <w:pStyle w:val="BodyText"/>
        <w:spacing w:before="78"/>
        <w:ind w:left="360" w:firstLine="360"/>
        <w:jc w:val="both"/>
        <w:rPr>
          <w:color w:val="000000" w:themeColor="text1"/>
        </w:rPr>
      </w:pPr>
      <w:r w:rsidRPr="00440FC0">
        <w:rPr>
          <w:color w:val="000000" w:themeColor="text1"/>
        </w:rPr>
        <w:t>Diagram aktivitas atau activity diagram menggambarkan aliran kerja atau aktivitas dari sebuah sistem atau proses bisnis atau menu yang ada pada sperangkat lunak.  Yang perlu diperhatikan disini adalah bahwa diagram menggambarkan aktivitas sistem bukan apa yang dilakukan aktor, jadi aktivitas yang dapat dilakukan oleh sistem (Shalahudd ddin, 2013).</w:t>
      </w:r>
    </w:p>
    <w:p w:rsidR="005231AD" w:rsidRPr="00440FC0" w:rsidRDefault="005231AD" w:rsidP="00394784">
      <w:pPr>
        <w:pStyle w:val="BodyText"/>
        <w:spacing w:before="78"/>
        <w:ind w:left="360" w:firstLine="360"/>
        <w:jc w:val="both"/>
        <w:rPr>
          <w:color w:val="000000" w:themeColor="text1"/>
        </w:rPr>
      </w:pPr>
    </w:p>
    <w:p w:rsidR="005231AD" w:rsidRPr="00440FC0" w:rsidRDefault="005231AD" w:rsidP="00394784">
      <w:pPr>
        <w:pStyle w:val="BodyText"/>
        <w:spacing w:before="78"/>
        <w:ind w:left="360" w:firstLine="360"/>
        <w:jc w:val="both"/>
        <w:rPr>
          <w:color w:val="000000" w:themeColor="text1"/>
        </w:rPr>
      </w:pPr>
    </w:p>
    <w:p w:rsidR="00B772D7" w:rsidRPr="00440FC0" w:rsidRDefault="00B772D7" w:rsidP="00394784">
      <w:pPr>
        <w:pStyle w:val="BodyText"/>
        <w:spacing w:before="78"/>
        <w:ind w:left="360" w:firstLine="360"/>
        <w:jc w:val="both"/>
        <w:rPr>
          <w:color w:val="000000" w:themeColor="text1"/>
        </w:rPr>
      </w:pPr>
      <w:r w:rsidRPr="00440FC0">
        <w:rPr>
          <w:color w:val="000000" w:themeColor="text1"/>
        </w:rPr>
        <w:t>Diagram aktivitas juga banyak digunakan untuk mendefinisikan hal-hal berikut:</w:t>
      </w:r>
    </w:p>
    <w:p w:rsidR="00394784" w:rsidRDefault="00B772D7" w:rsidP="00394784">
      <w:pPr>
        <w:pStyle w:val="BodyText"/>
        <w:numPr>
          <w:ilvl w:val="0"/>
          <w:numId w:val="12"/>
        </w:numPr>
        <w:spacing w:before="78"/>
        <w:ind w:left="360" w:firstLine="360"/>
        <w:jc w:val="both"/>
        <w:rPr>
          <w:color w:val="000000" w:themeColor="text1"/>
        </w:rPr>
      </w:pPr>
      <w:r w:rsidRPr="00394784">
        <w:rPr>
          <w:color w:val="000000" w:themeColor="text1"/>
        </w:rPr>
        <w:t>Rancangan proses bisnis dimana setiap urutan aktivitas yang digambarkan merupakan proses bisnis sistem yang didefinisikan.</w:t>
      </w:r>
    </w:p>
    <w:p w:rsidR="00394784" w:rsidRDefault="00B772D7" w:rsidP="00394784">
      <w:pPr>
        <w:pStyle w:val="BodyText"/>
        <w:numPr>
          <w:ilvl w:val="0"/>
          <w:numId w:val="12"/>
        </w:numPr>
        <w:spacing w:before="78"/>
        <w:ind w:left="360" w:firstLine="360"/>
        <w:jc w:val="both"/>
        <w:rPr>
          <w:color w:val="000000" w:themeColor="text1"/>
        </w:rPr>
      </w:pPr>
      <w:r w:rsidRPr="00394784">
        <w:rPr>
          <w:color w:val="000000" w:themeColor="text1"/>
        </w:rPr>
        <w:t>Urutan atau pengelompokan tampilan dari sistem/user interface dimana setiap aktivitas dianggap memiliki sebuah rancangan antarmuka tampilan.</w:t>
      </w:r>
    </w:p>
    <w:p w:rsidR="00394784" w:rsidRDefault="00B772D7" w:rsidP="00394784">
      <w:pPr>
        <w:pStyle w:val="BodyText"/>
        <w:numPr>
          <w:ilvl w:val="0"/>
          <w:numId w:val="12"/>
        </w:numPr>
        <w:spacing w:before="78"/>
        <w:ind w:left="360" w:firstLine="360"/>
        <w:jc w:val="both"/>
        <w:rPr>
          <w:color w:val="000000" w:themeColor="text1"/>
        </w:rPr>
      </w:pPr>
      <w:r w:rsidRPr="00394784">
        <w:rPr>
          <w:color w:val="000000" w:themeColor="text1"/>
        </w:rPr>
        <w:t>Rancangan pengujian dimana setiap aktivitas dianggap memelukan sebuah pengujian yang perlu didefinisikan kasus ujinya.</w:t>
      </w:r>
    </w:p>
    <w:p w:rsidR="00B772D7" w:rsidRPr="00394784" w:rsidRDefault="00B772D7" w:rsidP="00394784">
      <w:pPr>
        <w:pStyle w:val="BodyText"/>
        <w:numPr>
          <w:ilvl w:val="0"/>
          <w:numId w:val="12"/>
        </w:numPr>
        <w:spacing w:before="78"/>
        <w:ind w:left="360" w:firstLine="360"/>
        <w:jc w:val="both"/>
        <w:rPr>
          <w:color w:val="000000" w:themeColor="text1"/>
        </w:rPr>
      </w:pPr>
      <w:r w:rsidRPr="00394784">
        <w:rPr>
          <w:color w:val="000000" w:themeColor="text1"/>
        </w:rPr>
        <w:t>Rancangan menu yang ditampilkan pada perangkat lunak.</w:t>
      </w:r>
    </w:p>
    <w:p w:rsidR="00B772D7" w:rsidRPr="00440FC0" w:rsidRDefault="00B772D7" w:rsidP="001D3C09">
      <w:pPr>
        <w:spacing w:line="360" w:lineRule="auto"/>
        <w:ind w:firstLine="567"/>
        <w:jc w:val="both"/>
        <w:rPr>
          <w:rFonts w:ascii="Times New Roman" w:hAnsi="Times New Roman" w:cs="Times New Roman"/>
          <w:color w:val="000000" w:themeColor="text1"/>
          <w:sz w:val="24"/>
          <w:szCs w:val="24"/>
        </w:rPr>
      </w:pPr>
      <w:r w:rsidRPr="00440FC0">
        <w:rPr>
          <w:rFonts w:ascii="Times New Roman" w:hAnsi="Times New Roman" w:cs="Times New Roman"/>
          <w:color w:val="000000" w:themeColor="text1"/>
          <w:sz w:val="24"/>
          <w:szCs w:val="24"/>
        </w:rPr>
        <w:t>Berikut adalah simbol-simbol yang ada pada diagram aktivitas (Shalahuddin, 2013):</w:t>
      </w:r>
      <w:r w:rsidR="005231AD" w:rsidRPr="00440FC0">
        <w:rPr>
          <w:rFonts w:ascii="Times New Roman" w:hAnsi="Times New Roman" w:cs="Times New Roman"/>
          <w:color w:val="000000" w:themeColor="text1"/>
          <w:sz w:val="24"/>
          <w:szCs w:val="24"/>
        </w:rPr>
        <w:t xml:space="preserve"> </w:t>
      </w:r>
    </w:p>
    <w:p w:rsidR="00B772D7" w:rsidRPr="00440FC0" w:rsidRDefault="00B772D7" w:rsidP="001D3C09">
      <w:pPr>
        <w:pStyle w:val="Caption"/>
        <w:spacing w:line="360" w:lineRule="auto"/>
        <w:jc w:val="center"/>
        <w:rPr>
          <w:b/>
          <w:i w:val="0"/>
          <w:color w:val="auto"/>
          <w:sz w:val="24"/>
          <w:szCs w:val="24"/>
        </w:rPr>
      </w:pPr>
      <w:bookmarkStart w:id="14" w:name="_Toc503881578"/>
      <w:bookmarkStart w:id="15" w:name="_Toc503881580"/>
      <w:r w:rsidRPr="00440FC0">
        <w:rPr>
          <w:b/>
          <w:i w:val="0"/>
          <w:color w:val="auto"/>
          <w:sz w:val="24"/>
          <w:szCs w:val="24"/>
        </w:rPr>
        <w:t xml:space="preserve">Tabel 2. </w:t>
      </w:r>
      <w:r w:rsidRPr="00440FC0">
        <w:rPr>
          <w:b/>
          <w:i w:val="0"/>
          <w:color w:val="auto"/>
          <w:sz w:val="24"/>
          <w:szCs w:val="24"/>
        </w:rPr>
        <w:fldChar w:fldCharType="begin"/>
      </w:r>
      <w:r w:rsidRPr="00440FC0">
        <w:rPr>
          <w:b/>
          <w:i w:val="0"/>
          <w:color w:val="auto"/>
          <w:sz w:val="24"/>
          <w:szCs w:val="24"/>
        </w:rPr>
        <w:instrText xml:space="preserve"> SEQ Tabel_2. \* ARABIC </w:instrText>
      </w:r>
      <w:r w:rsidRPr="00440FC0">
        <w:rPr>
          <w:b/>
          <w:i w:val="0"/>
          <w:color w:val="auto"/>
          <w:sz w:val="24"/>
          <w:szCs w:val="24"/>
        </w:rPr>
        <w:fldChar w:fldCharType="separate"/>
      </w:r>
      <w:r w:rsidRPr="00440FC0">
        <w:rPr>
          <w:b/>
          <w:i w:val="0"/>
          <w:noProof/>
          <w:color w:val="auto"/>
          <w:sz w:val="24"/>
          <w:szCs w:val="24"/>
        </w:rPr>
        <w:t>2</w:t>
      </w:r>
      <w:r w:rsidRPr="00440FC0">
        <w:rPr>
          <w:b/>
          <w:i w:val="0"/>
          <w:color w:val="auto"/>
          <w:sz w:val="24"/>
          <w:szCs w:val="24"/>
        </w:rPr>
        <w:fldChar w:fldCharType="end"/>
      </w:r>
      <w:r w:rsidRPr="00440FC0">
        <w:rPr>
          <w:b/>
          <w:i w:val="0"/>
          <w:color w:val="auto"/>
          <w:sz w:val="24"/>
          <w:szCs w:val="24"/>
        </w:rPr>
        <w:t xml:space="preserve"> Simbol Activity Diagram</w:t>
      </w:r>
      <w:bookmarkEnd w:id="14"/>
      <w:bookmarkEnd w:id="15"/>
    </w:p>
    <w:tbl>
      <w:tblPr>
        <w:tblW w:w="6945" w:type="dxa"/>
        <w:tblInd w:w="98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1418"/>
        <w:gridCol w:w="1985"/>
        <w:gridCol w:w="2975"/>
      </w:tblGrid>
      <w:tr w:rsidR="00B772D7" w:rsidRPr="00440FC0" w:rsidTr="00E23E87">
        <w:trPr>
          <w:trHeight w:val="414"/>
        </w:trPr>
        <w:tc>
          <w:tcPr>
            <w:tcW w:w="567" w:type="dxa"/>
          </w:tcPr>
          <w:p w:rsidR="00B772D7" w:rsidRPr="00440FC0" w:rsidRDefault="00B772D7" w:rsidP="001D3C09">
            <w:pPr>
              <w:pStyle w:val="TableParagraph"/>
              <w:spacing w:line="360" w:lineRule="auto"/>
              <w:ind w:left="110"/>
              <w:rPr>
                <w:color w:val="000000" w:themeColor="text1"/>
                <w:sz w:val="24"/>
              </w:rPr>
            </w:pPr>
            <w:r w:rsidRPr="00440FC0">
              <w:rPr>
                <w:color w:val="000000" w:themeColor="text1"/>
                <w:sz w:val="24"/>
              </w:rPr>
              <w:t>NO</w:t>
            </w:r>
          </w:p>
        </w:tc>
        <w:tc>
          <w:tcPr>
            <w:tcW w:w="1418" w:type="dxa"/>
          </w:tcPr>
          <w:p w:rsidR="00B772D7" w:rsidRPr="00440FC0" w:rsidRDefault="00B772D7" w:rsidP="001D3C09">
            <w:pPr>
              <w:pStyle w:val="TableParagraph"/>
              <w:spacing w:line="360" w:lineRule="auto"/>
              <w:ind w:left="254"/>
              <w:rPr>
                <w:color w:val="000000" w:themeColor="text1"/>
                <w:sz w:val="24"/>
              </w:rPr>
            </w:pPr>
            <w:r w:rsidRPr="00440FC0">
              <w:rPr>
                <w:color w:val="000000" w:themeColor="text1"/>
                <w:sz w:val="24"/>
              </w:rPr>
              <w:t>SIMBOL</w:t>
            </w:r>
          </w:p>
        </w:tc>
        <w:tc>
          <w:tcPr>
            <w:tcW w:w="1985" w:type="dxa"/>
          </w:tcPr>
          <w:p w:rsidR="00B772D7" w:rsidRPr="00440FC0" w:rsidRDefault="00B772D7" w:rsidP="001D3C09">
            <w:pPr>
              <w:pStyle w:val="TableParagraph"/>
              <w:spacing w:line="360" w:lineRule="auto"/>
              <w:ind w:left="624"/>
              <w:rPr>
                <w:color w:val="000000" w:themeColor="text1"/>
                <w:sz w:val="24"/>
              </w:rPr>
            </w:pPr>
            <w:r w:rsidRPr="00440FC0">
              <w:rPr>
                <w:color w:val="000000" w:themeColor="text1"/>
                <w:sz w:val="24"/>
              </w:rPr>
              <w:t>NAMA</w:t>
            </w:r>
          </w:p>
        </w:tc>
        <w:tc>
          <w:tcPr>
            <w:tcW w:w="2975" w:type="dxa"/>
          </w:tcPr>
          <w:p w:rsidR="00B772D7" w:rsidRPr="00440FC0" w:rsidRDefault="00B772D7" w:rsidP="001D3C09">
            <w:pPr>
              <w:pStyle w:val="TableParagraph"/>
              <w:spacing w:line="360" w:lineRule="auto"/>
              <w:ind w:left="722"/>
              <w:rPr>
                <w:color w:val="000000" w:themeColor="text1"/>
                <w:sz w:val="24"/>
              </w:rPr>
            </w:pPr>
            <w:r w:rsidRPr="00440FC0">
              <w:rPr>
                <w:color w:val="000000" w:themeColor="text1"/>
                <w:sz w:val="24"/>
              </w:rPr>
              <w:t>DESKRIPSI</w:t>
            </w:r>
          </w:p>
        </w:tc>
      </w:tr>
      <w:tr w:rsidR="00B772D7" w:rsidRPr="00440FC0" w:rsidTr="00E23E87">
        <w:trPr>
          <w:trHeight w:val="1656"/>
        </w:trPr>
        <w:tc>
          <w:tcPr>
            <w:tcW w:w="567" w:type="dxa"/>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1.</w:t>
            </w:r>
          </w:p>
        </w:tc>
        <w:tc>
          <w:tcPr>
            <w:tcW w:w="1418" w:type="dxa"/>
          </w:tcPr>
          <w:p w:rsidR="00B772D7" w:rsidRPr="00440FC0" w:rsidRDefault="00B772D7" w:rsidP="001D3C09">
            <w:pPr>
              <w:pStyle w:val="TableParagraph"/>
              <w:spacing w:line="360" w:lineRule="auto"/>
              <w:rPr>
                <w:b/>
                <w:color w:val="000000" w:themeColor="text1"/>
                <w:sz w:val="6"/>
              </w:rPr>
            </w:pPr>
          </w:p>
          <w:p w:rsidR="00B772D7" w:rsidRPr="00440FC0" w:rsidRDefault="00B772D7" w:rsidP="001D3C09">
            <w:pPr>
              <w:pStyle w:val="TableParagraph"/>
              <w:spacing w:line="360" w:lineRule="auto"/>
              <w:ind w:left="203"/>
              <w:rPr>
                <w:color w:val="000000" w:themeColor="text1"/>
                <w:sz w:val="20"/>
              </w:rPr>
            </w:pPr>
            <w:r w:rsidRPr="00440FC0">
              <w:rPr>
                <w:noProof/>
                <w:color w:val="000000" w:themeColor="text1"/>
                <w:sz w:val="20"/>
                <w:lang w:val="id-ID" w:eastAsia="id-ID"/>
              </w:rPr>
              <w:drawing>
                <wp:inline distT="0" distB="0" distL="0" distR="0" wp14:anchorId="09E581E8" wp14:editId="44B55AD4">
                  <wp:extent cx="209030" cy="209550"/>
                  <wp:effectExtent l="0" t="0" r="0" b="0"/>
                  <wp:docPr id="77"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35.png"/>
                          <pic:cNvPicPr/>
                        </pic:nvPicPr>
                        <pic:blipFill>
                          <a:blip r:embed="rId10" cstate="print"/>
                          <a:stretch>
                            <a:fillRect/>
                          </a:stretch>
                        </pic:blipFill>
                        <pic:spPr>
                          <a:xfrm>
                            <a:off x="0" y="0"/>
                            <a:ext cx="209030" cy="209550"/>
                          </a:xfrm>
                          <a:prstGeom prst="rect">
                            <a:avLst/>
                          </a:prstGeom>
                        </pic:spPr>
                      </pic:pic>
                    </a:graphicData>
                  </a:graphic>
                </wp:inline>
              </w:drawing>
            </w:r>
          </w:p>
        </w:tc>
        <w:tc>
          <w:tcPr>
            <w:tcW w:w="1985" w:type="dxa"/>
          </w:tcPr>
          <w:p w:rsidR="00B772D7" w:rsidRPr="00440FC0" w:rsidRDefault="00B772D7" w:rsidP="001D3C09">
            <w:pPr>
              <w:pStyle w:val="TableParagraph"/>
              <w:spacing w:line="360" w:lineRule="auto"/>
              <w:ind w:left="108"/>
              <w:rPr>
                <w:i/>
                <w:color w:val="000000" w:themeColor="text1"/>
                <w:sz w:val="24"/>
              </w:rPr>
            </w:pPr>
            <w:r w:rsidRPr="00440FC0">
              <w:rPr>
                <w:color w:val="000000" w:themeColor="text1"/>
                <w:sz w:val="24"/>
              </w:rPr>
              <w:t>Status awal (</w:t>
            </w:r>
            <w:r w:rsidRPr="00440FC0">
              <w:rPr>
                <w:i/>
                <w:color w:val="000000" w:themeColor="text1"/>
                <w:sz w:val="24"/>
              </w:rPr>
              <w:t>Start Point)</w:t>
            </w:r>
          </w:p>
        </w:tc>
        <w:tc>
          <w:tcPr>
            <w:tcW w:w="2975" w:type="dxa"/>
          </w:tcPr>
          <w:p w:rsidR="00B772D7" w:rsidRPr="00440FC0" w:rsidRDefault="00B772D7" w:rsidP="001D3C09">
            <w:pPr>
              <w:pStyle w:val="TableParagraph"/>
              <w:spacing w:line="360" w:lineRule="auto"/>
              <w:ind w:left="106"/>
              <w:rPr>
                <w:color w:val="000000" w:themeColor="text1"/>
                <w:sz w:val="24"/>
              </w:rPr>
            </w:pPr>
            <w:r w:rsidRPr="00440FC0">
              <w:rPr>
                <w:color w:val="000000" w:themeColor="text1"/>
                <w:sz w:val="24"/>
              </w:rPr>
              <w:t xml:space="preserve">Status awal </w:t>
            </w:r>
            <w:r w:rsidRPr="00440FC0">
              <w:rPr>
                <w:color w:val="000000" w:themeColor="text1"/>
                <w:spacing w:val="-3"/>
                <w:sz w:val="24"/>
              </w:rPr>
              <w:t xml:space="preserve">aktivitas </w:t>
            </w:r>
            <w:r w:rsidRPr="00440FC0">
              <w:rPr>
                <w:color w:val="000000" w:themeColor="text1"/>
                <w:sz w:val="24"/>
              </w:rPr>
              <w:t xml:space="preserve">sistem, sebuah </w:t>
            </w:r>
            <w:r w:rsidRPr="00440FC0">
              <w:rPr>
                <w:color w:val="000000" w:themeColor="text1"/>
                <w:spacing w:val="-3"/>
                <w:sz w:val="24"/>
              </w:rPr>
              <w:t xml:space="preserve">diagram </w:t>
            </w:r>
            <w:r w:rsidRPr="00440FC0">
              <w:rPr>
                <w:color w:val="000000" w:themeColor="text1"/>
                <w:sz w:val="24"/>
              </w:rPr>
              <w:t xml:space="preserve">aktivitas memiliki </w:t>
            </w:r>
            <w:r w:rsidRPr="00440FC0">
              <w:rPr>
                <w:color w:val="000000" w:themeColor="text1"/>
                <w:spacing w:val="-4"/>
                <w:sz w:val="24"/>
              </w:rPr>
              <w:t>sebuah</w:t>
            </w:r>
          </w:p>
          <w:p w:rsidR="00B772D7" w:rsidRPr="00440FC0" w:rsidRDefault="00B772D7" w:rsidP="001D3C09">
            <w:pPr>
              <w:pStyle w:val="TableParagraph"/>
              <w:spacing w:line="360" w:lineRule="auto"/>
              <w:ind w:left="106"/>
              <w:rPr>
                <w:color w:val="000000" w:themeColor="text1"/>
                <w:sz w:val="24"/>
              </w:rPr>
            </w:pPr>
            <w:r w:rsidRPr="00440FC0">
              <w:rPr>
                <w:color w:val="000000" w:themeColor="text1"/>
                <w:sz w:val="24"/>
              </w:rPr>
              <w:t>status awal.</w:t>
            </w:r>
          </w:p>
        </w:tc>
      </w:tr>
      <w:tr w:rsidR="00B772D7" w:rsidRPr="00440FC0" w:rsidTr="00E23E87">
        <w:trPr>
          <w:trHeight w:val="1655"/>
        </w:trPr>
        <w:tc>
          <w:tcPr>
            <w:tcW w:w="567" w:type="dxa"/>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2.</w:t>
            </w:r>
          </w:p>
        </w:tc>
        <w:tc>
          <w:tcPr>
            <w:tcW w:w="1418" w:type="dxa"/>
          </w:tcPr>
          <w:p w:rsidR="00B772D7" w:rsidRPr="00440FC0" w:rsidRDefault="00B772D7" w:rsidP="001D3C09">
            <w:pPr>
              <w:pStyle w:val="TableParagraph"/>
              <w:spacing w:before="3" w:line="360" w:lineRule="auto"/>
              <w:rPr>
                <w:b/>
                <w:color w:val="000000" w:themeColor="text1"/>
                <w:sz w:val="10"/>
              </w:rPr>
            </w:pPr>
          </w:p>
          <w:p w:rsidR="00B772D7" w:rsidRPr="00440FC0" w:rsidRDefault="00B772D7" w:rsidP="001D3C09">
            <w:pPr>
              <w:pStyle w:val="TableParagraph"/>
              <w:spacing w:line="360" w:lineRule="auto"/>
              <w:ind w:left="118"/>
              <w:rPr>
                <w:color w:val="000000" w:themeColor="text1"/>
                <w:sz w:val="20"/>
              </w:rPr>
            </w:pPr>
            <w:r w:rsidRPr="00440FC0">
              <w:rPr>
                <w:noProof/>
                <w:color w:val="000000" w:themeColor="text1"/>
                <w:sz w:val="20"/>
                <w:lang w:val="id-ID" w:eastAsia="id-ID"/>
              </w:rPr>
              <mc:AlternateContent>
                <mc:Choice Requires="wpg">
                  <w:drawing>
                    <wp:inline distT="0" distB="0" distL="0" distR="0" wp14:anchorId="7C6A3DAB" wp14:editId="12CCD457">
                      <wp:extent cx="584200" cy="236220"/>
                      <wp:effectExtent l="6350" t="9525" r="0" b="1905"/>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4200" cy="236220"/>
                                <a:chOff x="0" y="0"/>
                                <a:chExt cx="920" cy="372"/>
                              </a:xfrm>
                            </wpg:grpSpPr>
                            <wps:wsp>
                              <wps:cNvPr id="98" name="Freeform 98"/>
                              <wps:cNvSpPr>
                                <a:spLocks/>
                              </wps:cNvSpPr>
                              <wps:spPr bwMode="auto">
                                <a:xfrm>
                                  <a:off x="9" y="9"/>
                                  <a:ext cx="900" cy="353"/>
                                </a:xfrm>
                                <a:custGeom>
                                  <a:avLst/>
                                  <a:gdLst>
                                    <a:gd name="T0" fmla="+- 0 10 10"/>
                                    <a:gd name="T1" fmla="*/ T0 w 900"/>
                                    <a:gd name="T2" fmla="+- 0 68 10"/>
                                    <a:gd name="T3" fmla="*/ 68 h 353"/>
                                    <a:gd name="T4" fmla="+- 0 14 10"/>
                                    <a:gd name="T5" fmla="*/ T4 w 900"/>
                                    <a:gd name="T6" fmla="+- 0 46 10"/>
                                    <a:gd name="T7" fmla="*/ 46 h 353"/>
                                    <a:gd name="T8" fmla="+- 0 27 10"/>
                                    <a:gd name="T9" fmla="*/ T8 w 900"/>
                                    <a:gd name="T10" fmla="+- 0 27 10"/>
                                    <a:gd name="T11" fmla="*/ 27 h 353"/>
                                    <a:gd name="T12" fmla="+- 0 46 10"/>
                                    <a:gd name="T13" fmla="*/ T12 w 900"/>
                                    <a:gd name="T14" fmla="+- 0 14 10"/>
                                    <a:gd name="T15" fmla="*/ 14 h 353"/>
                                    <a:gd name="T16" fmla="+- 0 68 10"/>
                                    <a:gd name="T17" fmla="*/ T16 w 900"/>
                                    <a:gd name="T18" fmla="+- 0 10 10"/>
                                    <a:gd name="T19" fmla="*/ 10 h 353"/>
                                    <a:gd name="T20" fmla="+- 0 851 10"/>
                                    <a:gd name="T21" fmla="*/ T20 w 900"/>
                                    <a:gd name="T22" fmla="+- 0 10 10"/>
                                    <a:gd name="T23" fmla="*/ 10 h 353"/>
                                    <a:gd name="T24" fmla="+- 0 874 10"/>
                                    <a:gd name="T25" fmla="*/ T24 w 900"/>
                                    <a:gd name="T26" fmla="+- 0 14 10"/>
                                    <a:gd name="T27" fmla="*/ 14 h 353"/>
                                    <a:gd name="T28" fmla="+- 0 892 10"/>
                                    <a:gd name="T29" fmla="*/ T28 w 900"/>
                                    <a:gd name="T30" fmla="+- 0 27 10"/>
                                    <a:gd name="T31" fmla="*/ 27 h 353"/>
                                    <a:gd name="T32" fmla="+- 0 905 10"/>
                                    <a:gd name="T33" fmla="*/ T32 w 900"/>
                                    <a:gd name="T34" fmla="+- 0 46 10"/>
                                    <a:gd name="T35" fmla="*/ 46 h 353"/>
                                    <a:gd name="T36" fmla="+- 0 910 10"/>
                                    <a:gd name="T37" fmla="*/ T36 w 900"/>
                                    <a:gd name="T38" fmla="+- 0 68 10"/>
                                    <a:gd name="T39" fmla="*/ 68 h 353"/>
                                    <a:gd name="T40" fmla="+- 0 910 10"/>
                                    <a:gd name="T41" fmla="*/ T40 w 900"/>
                                    <a:gd name="T42" fmla="+- 0 304 10"/>
                                    <a:gd name="T43" fmla="*/ 304 h 353"/>
                                    <a:gd name="T44" fmla="+- 0 905 10"/>
                                    <a:gd name="T45" fmla="*/ T44 w 900"/>
                                    <a:gd name="T46" fmla="+- 0 326 10"/>
                                    <a:gd name="T47" fmla="*/ 326 h 353"/>
                                    <a:gd name="T48" fmla="+- 0 892 10"/>
                                    <a:gd name="T49" fmla="*/ T48 w 900"/>
                                    <a:gd name="T50" fmla="+- 0 345 10"/>
                                    <a:gd name="T51" fmla="*/ 345 h 353"/>
                                    <a:gd name="T52" fmla="+- 0 874 10"/>
                                    <a:gd name="T53" fmla="*/ T52 w 900"/>
                                    <a:gd name="T54" fmla="+- 0 358 10"/>
                                    <a:gd name="T55" fmla="*/ 358 h 353"/>
                                    <a:gd name="T56" fmla="+- 0 851 10"/>
                                    <a:gd name="T57" fmla="*/ T56 w 900"/>
                                    <a:gd name="T58" fmla="+- 0 362 10"/>
                                    <a:gd name="T59" fmla="*/ 362 h 353"/>
                                    <a:gd name="T60" fmla="+- 0 68 10"/>
                                    <a:gd name="T61" fmla="*/ T60 w 900"/>
                                    <a:gd name="T62" fmla="+- 0 362 10"/>
                                    <a:gd name="T63" fmla="*/ 362 h 353"/>
                                    <a:gd name="T64" fmla="+- 0 46 10"/>
                                    <a:gd name="T65" fmla="*/ T64 w 900"/>
                                    <a:gd name="T66" fmla="+- 0 358 10"/>
                                    <a:gd name="T67" fmla="*/ 358 h 353"/>
                                    <a:gd name="T68" fmla="+- 0 27 10"/>
                                    <a:gd name="T69" fmla="*/ T68 w 900"/>
                                    <a:gd name="T70" fmla="+- 0 345 10"/>
                                    <a:gd name="T71" fmla="*/ 345 h 353"/>
                                    <a:gd name="T72" fmla="+- 0 14 10"/>
                                    <a:gd name="T73" fmla="*/ T72 w 900"/>
                                    <a:gd name="T74" fmla="+- 0 326 10"/>
                                    <a:gd name="T75" fmla="*/ 326 h 353"/>
                                    <a:gd name="T76" fmla="+- 0 10 10"/>
                                    <a:gd name="T77" fmla="*/ T76 w 900"/>
                                    <a:gd name="T78" fmla="+- 0 304 10"/>
                                    <a:gd name="T79" fmla="*/ 304 h 353"/>
                                    <a:gd name="T80" fmla="+- 0 10 10"/>
                                    <a:gd name="T81" fmla="*/ T80 w 900"/>
                                    <a:gd name="T82" fmla="+- 0 68 10"/>
                                    <a:gd name="T83" fmla="*/ 68 h 35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00" h="353">
                                      <a:moveTo>
                                        <a:pt x="0" y="58"/>
                                      </a:moveTo>
                                      <a:lnTo>
                                        <a:pt x="4" y="36"/>
                                      </a:lnTo>
                                      <a:lnTo>
                                        <a:pt x="17" y="17"/>
                                      </a:lnTo>
                                      <a:lnTo>
                                        <a:pt x="36" y="4"/>
                                      </a:lnTo>
                                      <a:lnTo>
                                        <a:pt x="58" y="0"/>
                                      </a:lnTo>
                                      <a:lnTo>
                                        <a:pt x="841" y="0"/>
                                      </a:lnTo>
                                      <a:lnTo>
                                        <a:pt x="864" y="4"/>
                                      </a:lnTo>
                                      <a:lnTo>
                                        <a:pt x="882" y="17"/>
                                      </a:lnTo>
                                      <a:lnTo>
                                        <a:pt x="895" y="36"/>
                                      </a:lnTo>
                                      <a:lnTo>
                                        <a:pt x="900" y="58"/>
                                      </a:lnTo>
                                      <a:lnTo>
                                        <a:pt x="900" y="294"/>
                                      </a:lnTo>
                                      <a:lnTo>
                                        <a:pt x="895" y="316"/>
                                      </a:lnTo>
                                      <a:lnTo>
                                        <a:pt x="882" y="335"/>
                                      </a:lnTo>
                                      <a:lnTo>
                                        <a:pt x="864" y="348"/>
                                      </a:lnTo>
                                      <a:lnTo>
                                        <a:pt x="841" y="352"/>
                                      </a:lnTo>
                                      <a:lnTo>
                                        <a:pt x="58" y="352"/>
                                      </a:lnTo>
                                      <a:lnTo>
                                        <a:pt x="36" y="348"/>
                                      </a:lnTo>
                                      <a:lnTo>
                                        <a:pt x="17" y="335"/>
                                      </a:lnTo>
                                      <a:lnTo>
                                        <a:pt x="4" y="316"/>
                                      </a:lnTo>
                                      <a:lnTo>
                                        <a:pt x="0" y="294"/>
                                      </a:lnTo>
                                      <a:lnTo>
                                        <a:pt x="0" y="58"/>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C795087" id="Group 97" o:spid="_x0000_s1026" style="width:46pt;height:18.6pt;mso-position-horizontal-relative:char;mso-position-vertical-relative:line" coordsize="920,3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">
                      <v:shape id="Freeform 98" o:spid="_x0000_s1027" style="position:absolute;left:9;top:9;width:900;height:353;visibility:visible;mso-wrap-style:square;v-text-anchor:top" coordsize="900,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" path="m,58l4,36,17,17,36,4,58,,841,r23,4l882,17r13,19l900,58r,236l895,316r-13,19l864,348r-23,4l58,352,36,348,17,335,4,316,,294,,58xe" filled="f" strokeweight=".96pt">
                        <v:path arrowok="t" o:connecttype="custom" o:connectlocs="0,68;4,46;17,27;36,14;58,10;841,10;864,14;882,27;895,46;900,68;900,304;895,326;882,345;864,358;841,362;58,362;36,358;17,345;4,326;0,304;0,68" o:connectangles="0,0,0,0,0,0,0,0,0,0,0,0,0,0,0,0,0,0,0,0,0"/>
                      </v:shape>
                      <w10:anchorlock/>
                    </v:group>
                  </w:pict>
                </mc:Fallback>
              </mc:AlternateContent>
            </w:r>
          </w:p>
        </w:tc>
        <w:tc>
          <w:tcPr>
            <w:tcW w:w="1985" w:type="dxa"/>
          </w:tcPr>
          <w:p w:rsidR="00B772D7" w:rsidRPr="00440FC0" w:rsidRDefault="00B772D7" w:rsidP="001D3C09">
            <w:pPr>
              <w:pStyle w:val="TableParagraph"/>
              <w:spacing w:line="360" w:lineRule="auto"/>
              <w:ind w:left="108"/>
              <w:rPr>
                <w:i/>
                <w:color w:val="000000" w:themeColor="text1"/>
                <w:sz w:val="24"/>
              </w:rPr>
            </w:pPr>
            <w:r w:rsidRPr="00440FC0">
              <w:rPr>
                <w:color w:val="000000" w:themeColor="text1"/>
                <w:sz w:val="24"/>
              </w:rPr>
              <w:t>Aktivitas (</w:t>
            </w:r>
            <w:r w:rsidRPr="00440FC0">
              <w:rPr>
                <w:i/>
                <w:color w:val="000000" w:themeColor="text1"/>
                <w:sz w:val="24"/>
              </w:rPr>
              <w:t>Activities)</w:t>
            </w:r>
          </w:p>
        </w:tc>
        <w:tc>
          <w:tcPr>
            <w:tcW w:w="2975" w:type="dxa"/>
          </w:tcPr>
          <w:p w:rsidR="00B772D7" w:rsidRPr="00440FC0" w:rsidRDefault="00B772D7" w:rsidP="001D3C09">
            <w:pPr>
              <w:pStyle w:val="TableParagraph"/>
              <w:spacing w:line="360" w:lineRule="auto"/>
              <w:ind w:left="106"/>
              <w:rPr>
                <w:color w:val="000000" w:themeColor="text1"/>
                <w:sz w:val="24"/>
              </w:rPr>
            </w:pPr>
            <w:r w:rsidRPr="00440FC0">
              <w:rPr>
                <w:color w:val="000000" w:themeColor="text1"/>
                <w:sz w:val="24"/>
              </w:rPr>
              <w:t xml:space="preserve">Aktivitas yang </w:t>
            </w:r>
            <w:r w:rsidRPr="00440FC0">
              <w:rPr>
                <w:color w:val="000000" w:themeColor="text1"/>
                <w:spacing w:val="-2"/>
                <w:sz w:val="24"/>
              </w:rPr>
              <w:t xml:space="preserve">dilakukan </w:t>
            </w:r>
            <w:r w:rsidRPr="00440FC0">
              <w:rPr>
                <w:color w:val="000000" w:themeColor="text1"/>
                <w:sz w:val="24"/>
              </w:rPr>
              <w:t xml:space="preserve">sistem, aktivitas </w:t>
            </w:r>
            <w:r w:rsidRPr="00440FC0">
              <w:rPr>
                <w:color w:val="000000" w:themeColor="text1"/>
                <w:spacing w:val="-3"/>
                <w:sz w:val="24"/>
              </w:rPr>
              <w:t xml:space="preserve">biasanya </w:t>
            </w:r>
            <w:r w:rsidRPr="00440FC0">
              <w:rPr>
                <w:color w:val="000000" w:themeColor="text1"/>
                <w:sz w:val="24"/>
              </w:rPr>
              <w:t>diawalai dengan</w:t>
            </w:r>
            <w:r w:rsidRPr="00440FC0">
              <w:rPr>
                <w:color w:val="000000" w:themeColor="text1"/>
                <w:spacing w:val="58"/>
                <w:sz w:val="24"/>
              </w:rPr>
              <w:t xml:space="preserve"> </w:t>
            </w:r>
            <w:r w:rsidRPr="00440FC0">
              <w:rPr>
                <w:color w:val="000000" w:themeColor="text1"/>
                <w:spacing w:val="-4"/>
                <w:sz w:val="24"/>
              </w:rPr>
              <w:t>kata</w:t>
            </w:r>
          </w:p>
          <w:p w:rsidR="00B772D7" w:rsidRPr="00440FC0" w:rsidRDefault="00B772D7" w:rsidP="001D3C09">
            <w:pPr>
              <w:pStyle w:val="TableParagraph"/>
              <w:spacing w:line="360" w:lineRule="auto"/>
              <w:ind w:left="106"/>
              <w:rPr>
                <w:color w:val="000000" w:themeColor="text1"/>
                <w:sz w:val="24"/>
              </w:rPr>
            </w:pPr>
            <w:r w:rsidRPr="00440FC0">
              <w:rPr>
                <w:color w:val="000000" w:themeColor="text1"/>
                <w:sz w:val="24"/>
              </w:rPr>
              <w:t>kerja.</w:t>
            </w:r>
          </w:p>
        </w:tc>
      </w:tr>
      <w:tr w:rsidR="00B772D7" w:rsidRPr="00440FC0" w:rsidTr="00E23E87">
        <w:trPr>
          <w:trHeight w:val="1243"/>
        </w:trPr>
        <w:tc>
          <w:tcPr>
            <w:tcW w:w="567" w:type="dxa"/>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3.</w:t>
            </w:r>
          </w:p>
        </w:tc>
        <w:tc>
          <w:tcPr>
            <w:tcW w:w="1418" w:type="dxa"/>
          </w:tcPr>
          <w:p w:rsidR="00B772D7" w:rsidRPr="00440FC0" w:rsidRDefault="00B772D7" w:rsidP="001D3C09">
            <w:pPr>
              <w:pStyle w:val="TableParagraph"/>
              <w:spacing w:before="6" w:line="360" w:lineRule="auto"/>
              <w:rPr>
                <w:b/>
                <w:color w:val="000000" w:themeColor="text1"/>
                <w:sz w:val="6"/>
              </w:rPr>
            </w:pPr>
          </w:p>
          <w:p w:rsidR="00B772D7" w:rsidRPr="00440FC0" w:rsidRDefault="00B772D7" w:rsidP="001D3C09">
            <w:pPr>
              <w:pStyle w:val="TableParagraph"/>
              <w:spacing w:line="360" w:lineRule="auto"/>
              <w:ind w:left="106"/>
              <w:rPr>
                <w:color w:val="000000" w:themeColor="text1"/>
                <w:sz w:val="20"/>
              </w:rPr>
            </w:pPr>
            <w:r w:rsidRPr="00440FC0">
              <w:rPr>
                <w:noProof/>
                <w:color w:val="000000" w:themeColor="text1"/>
                <w:sz w:val="20"/>
                <w:lang w:val="id-ID" w:eastAsia="id-ID"/>
              </w:rPr>
              <mc:AlternateContent>
                <mc:Choice Requires="wpg">
                  <w:drawing>
                    <wp:inline distT="0" distB="0" distL="0" distR="0" wp14:anchorId="56FAD3F6" wp14:editId="6FA273B5">
                      <wp:extent cx="600710" cy="440690"/>
                      <wp:effectExtent l="17780" t="10795" r="10160" b="15240"/>
                      <wp:docPr id="95" name="Group 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0710" cy="440690"/>
                                <a:chOff x="0" y="0"/>
                                <a:chExt cx="946" cy="694"/>
                              </a:xfrm>
                            </wpg:grpSpPr>
                            <wps:wsp>
                              <wps:cNvPr id="96" name="Freeform 96"/>
                              <wps:cNvSpPr>
                                <a:spLocks/>
                              </wps:cNvSpPr>
                              <wps:spPr bwMode="auto">
                                <a:xfrm>
                                  <a:off x="9" y="9"/>
                                  <a:ext cx="927" cy="675"/>
                                </a:xfrm>
                                <a:custGeom>
                                  <a:avLst/>
                                  <a:gdLst>
                                    <a:gd name="T0" fmla="+- 0 10 10"/>
                                    <a:gd name="T1" fmla="*/ T0 w 927"/>
                                    <a:gd name="T2" fmla="+- 0 347 10"/>
                                    <a:gd name="T3" fmla="*/ 347 h 675"/>
                                    <a:gd name="T4" fmla="+- 0 473 10"/>
                                    <a:gd name="T5" fmla="*/ T4 w 927"/>
                                    <a:gd name="T6" fmla="+- 0 10 10"/>
                                    <a:gd name="T7" fmla="*/ 10 h 675"/>
                                    <a:gd name="T8" fmla="+- 0 936 10"/>
                                    <a:gd name="T9" fmla="*/ T8 w 927"/>
                                    <a:gd name="T10" fmla="+- 0 347 10"/>
                                    <a:gd name="T11" fmla="*/ 347 h 675"/>
                                    <a:gd name="T12" fmla="+- 0 473 10"/>
                                    <a:gd name="T13" fmla="*/ T12 w 927"/>
                                    <a:gd name="T14" fmla="+- 0 684 10"/>
                                    <a:gd name="T15" fmla="*/ 684 h 675"/>
                                    <a:gd name="T16" fmla="+- 0 10 10"/>
                                    <a:gd name="T17" fmla="*/ T16 w 927"/>
                                    <a:gd name="T18" fmla="+- 0 347 10"/>
                                    <a:gd name="T19" fmla="*/ 347 h 675"/>
                                  </a:gdLst>
                                  <a:ahLst/>
                                  <a:cxnLst>
                                    <a:cxn ang="0">
                                      <a:pos x="T1" y="T3"/>
                                    </a:cxn>
                                    <a:cxn ang="0">
                                      <a:pos x="T5" y="T7"/>
                                    </a:cxn>
                                    <a:cxn ang="0">
                                      <a:pos x="T9" y="T11"/>
                                    </a:cxn>
                                    <a:cxn ang="0">
                                      <a:pos x="T13" y="T15"/>
                                    </a:cxn>
                                    <a:cxn ang="0">
                                      <a:pos x="T17" y="T19"/>
                                    </a:cxn>
                                  </a:cxnLst>
                                  <a:rect l="0" t="0" r="r" b="b"/>
                                  <a:pathLst>
                                    <a:path w="927" h="675">
                                      <a:moveTo>
                                        <a:pt x="0" y="337"/>
                                      </a:moveTo>
                                      <a:lnTo>
                                        <a:pt x="463" y="0"/>
                                      </a:lnTo>
                                      <a:lnTo>
                                        <a:pt x="926" y="337"/>
                                      </a:lnTo>
                                      <a:lnTo>
                                        <a:pt x="463" y="674"/>
                                      </a:lnTo>
                                      <a:lnTo>
                                        <a:pt x="0" y="337"/>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9B29A26" id="Group 95" o:spid="_x0000_s1026" style="width:47.3pt;height:34.7pt;mso-position-horizontal-relative:char;mso-position-vertical-relative:line" coordsize="946,6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">
                      <v:shape id="Freeform 96" o:spid="_x0000_s1027" style="position:absolute;left:9;top:9;width:927;height:675;visibility:visible;mso-wrap-style:square;v-text-anchor:top" coordsize="927,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" path="m,337l463,,926,337,463,674,,337xe" filled="f" strokeweight=".96pt">
                        <v:path arrowok="t" o:connecttype="custom" o:connectlocs="0,347;463,10;926,347;463,684;0,347" o:connectangles="0,0,0,0,0"/>
                      </v:shape>
                      <w10:anchorlock/>
                    </v:group>
                  </w:pict>
                </mc:Fallback>
              </mc:AlternateContent>
            </w:r>
          </w:p>
        </w:tc>
        <w:tc>
          <w:tcPr>
            <w:tcW w:w="1985" w:type="dxa"/>
          </w:tcPr>
          <w:p w:rsidR="00B772D7" w:rsidRPr="00440FC0" w:rsidRDefault="00B772D7" w:rsidP="001D3C09">
            <w:pPr>
              <w:pStyle w:val="TableParagraph"/>
              <w:spacing w:line="360" w:lineRule="auto"/>
              <w:ind w:left="108"/>
              <w:rPr>
                <w:i/>
                <w:color w:val="000000" w:themeColor="text1"/>
                <w:sz w:val="24"/>
              </w:rPr>
            </w:pPr>
            <w:r w:rsidRPr="00440FC0">
              <w:rPr>
                <w:color w:val="000000" w:themeColor="text1"/>
                <w:sz w:val="24"/>
              </w:rPr>
              <w:t>Percabangan (</w:t>
            </w:r>
            <w:r w:rsidRPr="00440FC0">
              <w:rPr>
                <w:i/>
                <w:color w:val="000000" w:themeColor="text1"/>
                <w:sz w:val="24"/>
              </w:rPr>
              <w:t>Decision)</w:t>
            </w:r>
          </w:p>
        </w:tc>
        <w:tc>
          <w:tcPr>
            <w:tcW w:w="2975" w:type="dxa"/>
          </w:tcPr>
          <w:p w:rsidR="00B772D7" w:rsidRPr="00440FC0" w:rsidRDefault="00B772D7" w:rsidP="001D3C09">
            <w:pPr>
              <w:pStyle w:val="TableParagraph"/>
              <w:tabs>
                <w:tab w:val="left" w:pos="1339"/>
              </w:tabs>
              <w:spacing w:line="360" w:lineRule="auto"/>
              <w:ind w:left="106"/>
              <w:rPr>
                <w:color w:val="000000" w:themeColor="text1"/>
                <w:sz w:val="24"/>
              </w:rPr>
            </w:pPr>
            <w:r w:rsidRPr="00440FC0">
              <w:rPr>
                <w:color w:val="000000" w:themeColor="text1"/>
                <w:sz w:val="24"/>
              </w:rPr>
              <w:t>Asosiasi percabangan</w:t>
            </w:r>
          </w:p>
          <w:p w:rsidR="00B772D7" w:rsidRPr="00440FC0" w:rsidRDefault="00B772D7" w:rsidP="001D3C09">
            <w:pPr>
              <w:pStyle w:val="TableParagraph"/>
              <w:spacing w:before="5" w:line="360" w:lineRule="auto"/>
              <w:ind w:left="106"/>
              <w:rPr>
                <w:color w:val="000000" w:themeColor="text1"/>
                <w:sz w:val="24"/>
              </w:rPr>
            </w:pPr>
            <w:r w:rsidRPr="00440FC0">
              <w:rPr>
                <w:color w:val="000000" w:themeColor="text1"/>
                <w:sz w:val="24"/>
              </w:rPr>
              <w:t>dimana jika ada pilihan aktivitas lebih dari satu.</w:t>
            </w:r>
          </w:p>
        </w:tc>
      </w:tr>
      <w:tr w:rsidR="00B772D7" w:rsidRPr="00440FC0" w:rsidTr="00E23E87">
        <w:trPr>
          <w:trHeight w:val="1134"/>
        </w:trPr>
        <w:tc>
          <w:tcPr>
            <w:tcW w:w="567" w:type="dxa"/>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4.</w:t>
            </w:r>
          </w:p>
        </w:tc>
        <w:tc>
          <w:tcPr>
            <w:tcW w:w="1418" w:type="dxa"/>
          </w:tcPr>
          <w:p w:rsidR="00B772D7" w:rsidRPr="00440FC0" w:rsidRDefault="00B772D7" w:rsidP="001D3C09">
            <w:pPr>
              <w:pStyle w:val="TableParagraph"/>
              <w:spacing w:before="4" w:line="360" w:lineRule="auto"/>
              <w:rPr>
                <w:b/>
                <w:color w:val="000000" w:themeColor="text1"/>
              </w:rPr>
            </w:pPr>
          </w:p>
          <w:p w:rsidR="00B772D7" w:rsidRPr="00440FC0" w:rsidRDefault="00B772D7" w:rsidP="001D3C09">
            <w:pPr>
              <w:pStyle w:val="TableParagraph"/>
              <w:spacing w:line="360" w:lineRule="auto"/>
              <w:ind w:left="171"/>
              <w:rPr>
                <w:color w:val="000000" w:themeColor="text1"/>
                <w:sz w:val="20"/>
              </w:rPr>
            </w:pPr>
            <w:r w:rsidRPr="00440FC0">
              <w:rPr>
                <w:noProof/>
                <w:color w:val="000000" w:themeColor="text1"/>
                <w:sz w:val="20"/>
                <w:lang w:val="id-ID" w:eastAsia="id-ID"/>
              </w:rPr>
              <mc:AlternateContent>
                <mc:Choice Requires="wpg">
                  <w:drawing>
                    <wp:inline distT="0" distB="0" distL="0" distR="0" wp14:anchorId="463DE3CF" wp14:editId="4F595C2F">
                      <wp:extent cx="552450" cy="457200"/>
                      <wp:effectExtent l="1905" t="7620" r="7620" b="11430"/>
                      <wp:docPr id="90"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2450" cy="457200"/>
                                <a:chOff x="0" y="0"/>
                                <a:chExt cx="870" cy="720"/>
                              </a:xfrm>
                            </wpg:grpSpPr>
                            <wps:wsp>
                              <wps:cNvPr id="91" name="AutoShape 91"/>
                              <wps:cNvSpPr>
                                <a:spLocks/>
                              </wps:cNvSpPr>
                              <wps:spPr bwMode="auto">
                                <a:xfrm>
                                  <a:off x="434" y="282"/>
                                  <a:ext cx="436" cy="120"/>
                                </a:xfrm>
                                <a:custGeom>
                                  <a:avLst/>
                                  <a:gdLst>
                                    <a:gd name="T0" fmla="+- 0 752 434"/>
                                    <a:gd name="T1" fmla="*/ T0 w 436"/>
                                    <a:gd name="T2" fmla="+- 0 282 282"/>
                                    <a:gd name="T3" fmla="*/ 282 h 120"/>
                                    <a:gd name="T4" fmla="+- 0 750 434"/>
                                    <a:gd name="T5" fmla="*/ T4 w 436"/>
                                    <a:gd name="T6" fmla="+- 0 332 282"/>
                                    <a:gd name="T7" fmla="*/ 332 h 120"/>
                                    <a:gd name="T8" fmla="+- 0 770 434"/>
                                    <a:gd name="T9" fmla="*/ T8 w 436"/>
                                    <a:gd name="T10" fmla="+- 0 333 282"/>
                                    <a:gd name="T11" fmla="*/ 333 h 120"/>
                                    <a:gd name="T12" fmla="+- 0 770 434"/>
                                    <a:gd name="T13" fmla="*/ T12 w 436"/>
                                    <a:gd name="T14" fmla="+- 0 353 282"/>
                                    <a:gd name="T15" fmla="*/ 353 h 120"/>
                                    <a:gd name="T16" fmla="+- 0 750 434"/>
                                    <a:gd name="T17" fmla="*/ T16 w 436"/>
                                    <a:gd name="T18" fmla="+- 0 353 282"/>
                                    <a:gd name="T19" fmla="*/ 353 h 120"/>
                                    <a:gd name="T20" fmla="+- 0 748 434"/>
                                    <a:gd name="T21" fmla="*/ T20 w 436"/>
                                    <a:gd name="T22" fmla="+- 0 402 282"/>
                                    <a:gd name="T23" fmla="*/ 402 h 120"/>
                                    <a:gd name="T24" fmla="+- 0 855 434"/>
                                    <a:gd name="T25" fmla="*/ T24 w 436"/>
                                    <a:gd name="T26" fmla="+- 0 353 282"/>
                                    <a:gd name="T27" fmla="*/ 353 h 120"/>
                                    <a:gd name="T28" fmla="+- 0 770 434"/>
                                    <a:gd name="T29" fmla="*/ T28 w 436"/>
                                    <a:gd name="T30" fmla="+- 0 353 282"/>
                                    <a:gd name="T31" fmla="*/ 353 h 120"/>
                                    <a:gd name="T32" fmla="+- 0 750 434"/>
                                    <a:gd name="T33" fmla="*/ T32 w 436"/>
                                    <a:gd name="T34" fmla="+- 0 352 282"/>
                                    <a:gd name="T35" fmla="*/ 352 h 120"/>
                                    <a:gd name="T36" fmla="+- 0 857 434"/>
                                    <a:gd name="T37" fmla="*/ T36 w 436"/>
                                    <a:gd name="T38" fmla="+- 0 352 282"/>
                                    <a:gd name="T39" fmla="*/ 352 h 120"/>
                                    <a:gd name="T40" fmla="+- 0 870 434"/>
                                    <a:gd name="T41" fmla="*/ T40 w 436"/>
                                    <a:gd name="T42" fmla="+- 0 346 282"/>
                                    <a:gd name="T43" fmla="*/ 346 h 120"/>
                                    <a:gd name="T44" fmla="+- 0 752 434"/>
                                    <a:gd name="T45" fmla="*/ T44 w 436"/>
                                    <a:gd name="T46" fmla="+- 0 282 282"/>
                                    <a:gd name="T47" fmla="*/ 282 h 120"/>
                                    <a:gd name="T48" fmla="+- 0 750 434"/>
                                    <a:gd name="T49" fmla="*/ T48 w 436"/>
                                    <a:gd name="T50" fmla="+- 0 332 282"/>
                                    <a:gd name="T51" fmla="*/ 332 h 120"/>
                                    <a:gd name="T52" fmla="+- 0 750 434"/>
                                    <a:gd name="T53" fmla="*/ T52 w 436"/>
                                    <a:gd name="T54" fmla="+- 0 352 282"/>
                                    <a:gd name="T55" fmla="*/ 352 h 120"/>
                                    <a:gd name="T56" fmla="+- 0 770 434"/>
                                    <a:gd name="T57" fmla="*/ T56 w 436"/>
                                    <a:gd name="T58" fmla="+- 0 353 282"/>
                                    <a:gd name="T59" fmla="*/ 353 h 120"/>
                                    <a:gd name="T60" fmla="+- 0 770 434"/>
                                    <a:gd name="T61" fmla="*/ T60 w 436"/>
                                    <a:gd name="T62" fmla="+- 0 333 282"/>
                                    <a:gd name="T63" fmla="*/ 333 h 120"/>
                                    <a:gd name="T64" fmla="+- 0 750 434"/>
                                    <a:gd name="T65" fmla="*/ T64 w 436"/>
                                    <a:gd name="T66" fmla="+- 0 332 282"/>
                                    <a:gd name="T67" fmla="*/ 332 h 120"/>
                                    <a:gd name="T68" fmla="+- 0 435 434"/>
                                    <a:gd name="T69" fmla="*/ T68 w 436"/>
                                    <a:gd name="T70" fmla="+- 0 321 282"/>
                                    <a:gd name="T71" fmla="*/ 321 h 120"/>
                                    <a:gd name="T72" fmla="+- 0 434 434"/>
                                    <a:gd name="T73" fmla="*/ T72 w 436"/>
                                    <a:gd name="T74" fmla="+- 0 341 282"/>
                                    <a:gd name="T75" fmla="*/ 341 h 120"/>
                                    <a:gd name="T76" fmla="+- 0 750 434"/>
                                    <a:gd name="T77" fmla="*/ T76 w 436"/>
                                    <a:gd name="T78" fmla="+- 0 352 282"/>
                                    <a:gd name="T79" fmla="*/ 352 h 120"/>
                                    <a:gd name="T80" fmla="+- 0 750 434"/>
                                    <a:gd name="T81" fmla="*/ T80 w 436"/>
                                    <a:gd name="T82" fmla="+- 0 332 282"/>
                                    <a:gd name="T83" fmla="*/ 332 h 120"/>
                                    <a:gd name="T84" fmla="+- 0 435 434"/>
                                    <a:gd name="T85" fmla="*/ T84 w 436"/>
                                    <a:gd name="T86" fmla="+- 0 321 282"/>
                                    <a:gd name="T87" fmla="*/ 321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36" h="120">
                                      <a:moveTo>
                                        <a:pt x="318" y="0"/>
                                      </a:moveTo>
                                      <a:lnTo>
                                        <a:pt x="316" y="50"/>
                                      </a:lnTo>
                                      <a:lnTo>
                                        <a:pt x="336" y="51"/>
                                      </a:lnTo>
                                      <a:lnTo>
                                        <a:pt x="336" y="71"/>
                                      </a:lnTo>
                                      <a:lnTo>
                                        <a:pt x="316" y="71"/>
                                      </a:lnTo>
                                      <a:lnTo>
                                        <a:pt x="314" y="120"/>
                                      </a:lnTo>
                                      <a:lnTo>
                                        <a:pt x="421" y="71"/>
                                      </a:lnTo>
                                      <a:lnTo>
                                        <a:pt x="336" y="71"/>
                                      </a:lnTo>
                                      <a:lnTo>
                                        <a:pt x="316" y="70"/>
                                      </a:lnTo>
                                      <a:lnTo>
                                        <a:pt x="423" y="70"/>
                                      </a:lnTo>
                                      <a:lnTo>
                                        <a:pt x="436" y="64"/>
                                      </a:lnTo>
                                      <a:lnTo>
                                        <a:pt x="318" y="0"/>
                                      </a:lnTo>
                                      <a:close/>
                                      <a:moveTo>
                                        <a:pt x="316" y="50"/>
                                      </a:moveTo>
                                      <a:lnTo>
                                        <a:pt x="316" y="70"/>
                                      </a:lnTo>
                                      <a:lnTo>
                                        <a:pt x="336" y="71"/>
                                      </a:lnTo>
                                      <a:lnTo>
                                        <a:pt x="336" y="51"/>
                                      </a:lnTo>
                                      <a:lnTo>
                                        <a:pt x="316" y="50"/>
                                      </a:lnTo>
                                      <a:close/>
                                      <a:moveTo>
                                        <a:pt x="1" y="39"/>
                                      </a:moveTo>
                                      <a:lnTo>
                                        <a:pt x="0" y="59"/>
                                      </a:lnTo>
                                      <a:lnTo>
                                        <a:pt x="316"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Line 92"/>
                              <wps:cNvCnPr>
                                <a:cxnSpLocks noChangeShapeType="1"/>
                              </wps:cNvCnPr>
                              <wps:spPr bwMode="auto">
                                <a:xfrm>
                                  <a:off x="404" y="0"/>
                                  <a:ext cx="0" cy="720"/>
                                </a:xfrm>
                                <a:prstGeom prst="line">
                                  <a:avLst/>
                                </a:prstGeom>
                                <a:noFill/>
                                <a:ln w="1524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3" name="AutoShape 93"/>
                              <wps:cNvSpPr>
                                <a:spLocks/>
                              </wps:cNvSpPr>
                              <wps:spPr bwMode="auto">
                                <a:xfrm>
                                  <a:off x="0" y="70"/>
                                  <a:ext cx="436" cy="120"/>
                                </a:xfrm>
                                <a:custGeom>
                                  <a:avLst/>
                                  <a:gdLst>
                                    <a:gd name="T0" fmla="*/ 318 w 436"/>
                                    <a:gd name="T1" fmla="+- 0 71 71"/>
                                    <a:gd name="T2" fmla="*/ 71 h 120"/>
                                    <a:gd name="T3" fmla="*/ 316 w 436"/>
                                    <a:gd name="T4" fmla="+- 0 121 71"/>
                                    <a:gd name="T5" fmla="*/ 121 h 120"/>
                                    <a:gd name="T6" fmla="*/ 336 w 436"/>
                                    <a:gd name="T7" fmla="+- 0 122 71"/>
                                    <a:gd name="T8" fmla="*/ 122 h 120"/>
                                    <a:gd name="T9" fmla="*/ 335 w 436"/>
                                    <a:gd name="T10" fmla="+- 0 142 71"/>
                                    <a:gd name="T11" fmla="*/ 142 h 120"/>
                                    <a:gd name="T12" fmla="*/ 315 w 436"/>
                                    <a:gd name="T13" fmla="+- 0 142 71"/>
                                    <a:gd name="T14" fmla="*/ 142 h 120"/>
                                    <a:gd name="T15" fmla="*/ 313 w 436"/>
                                    <a:gd name="T16" fmla="+- 0 191 71"/>
                                    <a:gd name="T17" fmla="*/ 191 h 120"/>
                                    <a:gd name="T18" fmla="*/ 421 w 436"/>
                                    <a:gd name="T19" fmla="+- 0 142 71"/>
                                    <a:gd name="T20" fmla="*/ 142 h 120"/>
                                    <a:gd name="T21" fmla="*/ 335 w 436"/>
                                    <a:gd name="T22" fmla="+- 0 142 71"/>
                                    <a:gd name="T23" fmla="*/ 142 h 120"/>
                                    <a:gd name="T24" fmla="*/ 315 w 436"/>
                                    <a:gd name="T25" fmla="+- 0 141 71"/>
                                    <a:gd name="T26" fmla="*/ 141 h 120"/>
                                    <a:gd name="T27" fmla="*/ 422 w 436"/>
                                    <a:gd name="T28" fmla="+- 0 141 71"/>
                                    <a:gd name="T29" fmla="*/ 141 h 120"/>
                                    <a:gd name="T30" fmla="*/ 435 w 436"/>
                                    <a:gd name="T31" fmla="+- 0 135 71"/>
                                    <a:gd name="T32" fmla="*/ 135 h 120"/>
                                    <a:gd name="T33" fmla="*/ 318 w 436"/>
                                    <a:gd name="T34" fmla="+- 0 71 71"/>
                                    <a:gd name="T35" fmla="*/ 71 h 120"/>
                                    <a:gd name="T36" fmla="*/ 316 w 436"/>
                                    <a:gd name="T37" fmla="+- 0 121 71"/>
                                    <a:gd name="T38" fmla="*/ 121 h 120"/>
                                    <a:gd name="T39" fmla="*/ 315 w 436"/>
                                    <a:gd name="T40" fmla="+- 0 141 71"/>
                                    <a:gd name="T41" fmla="*/ 141 h 120"/>
                                    <a:gd name="T42" fmla="*/ 335 w 436"/>
                                    <a:gd name="T43" fmla="+- 0 142 71"/>
                                    <a:gd name="T44" fmla="*/ 142 h 120"/>
                                    <a:gd name="T45" fmla="*/ 336 w 436"/>
                                    <a:gd name="T46" fmla="+- 0 122 71"/>
                                    <a:gd name="T47" fmla="*/ 122 h 120"/>
                                    <a:gd name="T48" fmla="*/ 316 w 436"/>
                                    <a:gd name="T49" fmla="+- 0 121 71"/>
                                    <a:gd name="T50" fmla="*/ 121 h 120"/>
                                    <a:gd name="T51" fmla="*/ 1 w 436"/>
                                    <a:gd name="T52" fmla="+- 0 110 71"/>
                                    <a:gd name="T53" fmla="*/ 110 h 120"/>
                                    <a:gd name="T54" fmla="*/ 0 w 436"/>
                                    <a:gd name="T55" fmla="+- 0 130 71"/>
                                    <a:gd name="T56" fmla="*/ 130 h 120"/>
                                    <a:gd name="T57" fmla="*/ 315 w 436"/>
                                    <a:gd name="T58" fmla="+- 0 141 71"/>
                                    <a:gd name="T59" fmla="*/ 141 h 120"/>
                                    <a:gd name="T60" fmla="*/ 316 w 436"/>
                                    <a:gd name="T61" fmla="+- 0 121 71"/>
                                    <a:gd name="T62" fmla="*/ 121 h 120"/>
                                    <a:gd name="T63" fmla="*/ 1 w 436"/>
                                    <a:gd name="T64" fmla="+- 0 110 71"/>
                                    <a:gd name="T65" fmla="*/ 110 h 120"/>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Lst>
                                  <a:rect l="0" t="0" r="r" b="b"/>
                                  <a:pathLst>
                                    <a:path w="436" h="120">
                                      <a:moveTo>
                                        <a:pt x="318" y="0"/>
                                      </a:moveTo>
                                      <a:lnTo>
                                        <a:pt x="316" y="50"/>
                                      </a:lnTo>
                                      <a:lnTo>
                                        <a:pt x="336" y="51"/>
                                      </a:lnTo>
                                      <a:lnTo>
                                        <a:pt x="335" y="71"/>
                                      </a:lnTo>
                                      <a:lnTo>
                                        <a:pt x="315" y="71"/>
                                      </a:lnTo>
                                      <a:lnTo>
                                        <a:pt x="313" y="120"/>
                                      </a:lnTo>
                                      <a:lnTo>
                                        <a:pt x="421" y="71"/>
                                      </a:lnTo>
                                      <a:lnTo>
                                        <a:pt x="335" y="71"/>
                                      </a:lnTo>
                                      <a:lnTo>
                                        <a:pt x="315" y="70"/>
                                      </a:lnTo>
                                      <a:lnTo>
                                        <a:pt x="422" y="70"/>
                                      </a:lnTo>
                                      <a:lnTo>
                                        <a:pt x="435" y="64"/>
                                      </a:lnTo>
                                      <a:lnTo>
                                        <a:pt x="318" y="0"/>
                                      </a:lnTo>
                                      <a:close/>
                                      <a:moveTo>
                                        <a:pt x="316" y="50"/>
                                      </a:moveTo>
                                      <a:lnTo>
                                        <a:pt x="315" y="70"/>
                                      </a:lnTo>
                                      <a:lnTo>
                                        <a:pt x="335" y="71"/>
                                      </a:lnTo>
                                      <a:lnTo>
                                        <a:pt x="336" y="51"/>
                                      </a:lnTo>
                                      <a:lnTo>
                                        <a:pt x="316" y="50"/>
                                      </a:lnTo>
                                      <a:close/>
                                      <a:moveTo>
                                        <a:pt x="1" y="39"/>
                                      </a:moveTo>
                                      <a:lnTo>
                                        <a:pt x="0" y="59"/>
                                      </a:lnTo>
                                      <a:lnTo>
                                        <a:pt x="315"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AutoShape 94"/>
                              <wps:cNvSpPr>
                                <a:spLocks/>
                              </wps:cNvSpPr>
                              <wps:spPr bwMode="auto">
                                <a:xfrm>
                                  <a:off x="0" y="536"/>
                                  <a:ext cx="436" cy="120"/>
                                </a:xfrm>
                                <a:custGeom>
                                  <a:avLst/>
                                  <a:gdLst>
                                    <a:gd name="T0" fmla="*/ 318 w 436"/>
                                    <a:gd name="T1" fmla="+- 0 536 536"/>
                                    <a:gd name="T2" fmla="*/ 536 h 120"/>
                                    <a:gd name="T3" fmla="*/ 316 w 436"/>
                                    <a:gd name="T4" fmla="+- 0 587 536"/>
                                    <a:gd name="T5" fmla="*/ 587 h 120"/>
                                    <a:gd name="T6" fmla="*/ 336 w 436"/>
                                    <a:gd name="T7" fmla="+- 0 587 536"/>
                                    <a:gd name="T8" fmla="*/ 587 h 120"/>
                                    <a:gd name="T9" fmla="*/ 335 w 436"/>
                                    <a:gd name="T10" fmla="+- 0 607 536"/>
                                    <a:gd name="T11" fmla="*/ 607 h 120"/>
                                    <a:gd name="T12" fmla="*/ 315 w 436"/>
                                    <a:gd name="T13" fmla="+- 0 607 536"/>
                                    <a:gd name="T14" fmla="*/ 607 h 120"/>
                                    <a:gd name="T15" fmla="*/ 313 w 436"/>
                                    <a:gd name="T16" fmla="+- 0 656 536"/>
                                    <a:gd name="T17" fmla="*/ 656 h 120"/>
                                    <a:gd name="T18" fmla="*/ 421 w 436"/>
                                    <a:gd name="T19" fmla="+- 0 607 536"/>
                                    <a:gd name="T20" fmla="*/ 607 h 120"/>
                                    <a:gd name="T21" fmla="*/ 335 w 436"/>
                                    <a:gd name="T22" fmla="+- 0 607 536"/>
                                    <a:gd name="T23" fmla="*/ 607 h 120"/>
                                    <a:gd name="T24" fmla="*/ 315 w 436"/>
                                    <a:gd name="T25" fmla="+- 0 607 536"/>
                                    <a:gd name="T26" fmla="*/ 607 h 120"/>
                                    <a:gd name="T27" fmla="*/ 422 w 436"/>
                                    <a:gd name="T28" fmla="+- 0 607 536"/>
                                    <a:gd name="T29" fmla="*/ 607 h 120"/>
                                    <a:gd name="T30" fmla="*/ 435 w 436"/>
                                    <a:gd name="T31" fmla="+- 0 601 536"/>
                                    <a:gd name="T32" fmla="*/ 601 h 120"/>
                                    <a:gd name="T33" fmla="*/ 318 w 436"/>
                                    <a:gd name="T34" fmla="+- 0 536 536"/>
                                    <a:gd name="T35" fmla="*/ 536 h 120"/>
                                    <a:gd name="T36" fmla="*/ 316 w 436"/>
                                    <a:gd name="T37" fmla="+- 0 587 536"/>
                                    <a:gd name="T38" fmla="*/ 587 h 120"/>
                                    <a:gd name="T39" fmla="*/ 315 w 436"/>
                                    <a:gd name="T40" fmla="+- 0 607 536"/>
                                    <a:gd name="T41" fmla="*/ 607 h 120"/>
                                    <a:gd name="T42" fmla="*/ 335 w 436"/>
                                    <a:gd name="T43" fmla="+- 0 607 536"/>
                                    <a:gd name="T44" fmla="*/ 607 h 120"/>
                                    <a:gd name="T45" fmla="*/ 336 w 436"/>
                                    <a:gd name="T46" fmla="+- 0 587 536"/>
                                    <a:gd name="T47" fmla="*/ 587 h 120"/>
                                    <a:gd name="T48" fmla="*/ 316 w 436"/>
                                    <a:gd name="T49" fmla="+- 0 587 536"/>
                                    <a:gd name="T50" fmla="*/ 587 h 120"/>
                                    <a:gd name="T51" fmla="*/ 1 w 436"/>
                                    <a:gd name="T52" fmla="+- 0 576 536"/>
                                    <a:gd name="T53" fmla="*/ 576 h 120"/>
                                    <a:gd name="T54" fmla="*/ 0 w 436"/>
                                    <a:gd name="T55" fmla="+- 0 596 536"/>
                                    <a:gd name="T56" fmla="*/ 596 h 120"/>
                                    <a:gd name="T57" fmla="*/ 315 w 436"/>
                                    <a:gd name="T58" fmla="+- 0 607 536"/>
                                    <a:gd name="T59" fmla="*/ 607 h 120"/>
                                    <a:gd name="T60" fmla="*/ 316 w 436"/>
                                    <a:gd name="T61" fmla="+- 0 587 536"/>
                                    <a:gd name="T62" fmla="*/ 587 h 120"/>
                                    <a:gd name="T63" fmla="*/ 1 w 436"/>
                                    <a:gd name="T64" fmla="+- 0 576 536"/>
                                    <a:gd name="T65" fmla="*/ 576 h 120"/>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Lst>
                                  <a:rect l="0" t="0" r="r" b="b"/>
                                  <a:pathLst>
                                    <a:path w="436" h="120">
                                      <a:moveTo>
                                        <a:pt x="318" y="0"/>
                                      </a:moveTo>
                                      <a:lnTo>
                                        <a:pt x="316" y="51"/>
                                      </a:lnTo>
                                      <a:lnTo>
                                        <a:pt x="336" y="51"/>
                                      </a:lnTo>
                                      <a:lnTo>
                                        <a:pt x="335" y="71"/>
                                      </a:lnTo>
                                      <a:lnTo>
                                        <a:pt x="315" y="71"/>
                                      </a:lnTo>
                                      <a:lnTo>
                                        <a:pt x="313" y="120"/>
                                      </a:lnTo>
                                      <a:lnTo>
                                        <a:pt x="421" y="71"/>
                                      </a:lnTo>
                                      <a:lnTo>
                                        <a:pt x="335" y="71"/>
                                      </a:lnTo>
                                      <a:lnTo>
                                        <a:pt x="315" y="71"/>
                                      </a:lnTo>
                                      <a:lnTo>
                                        <a:pt x="422" y="71"/>
                                      </a:lnTo>
                                      <a:lnTo>
                                        <a:pt x="435" y="65"/>
                                      </a:lnTo>
                                      <a:lnTo>
                                        <a:pt x="318" y="0"/>
                                      </a:lnTo>
                                      <a:close/>
                                      <a:moveTo>
                                        <a:pt x="316" y="51"/>
                                      </a:moveTo>
                                      <a:lnTo>
                                        <a:pt x="315" y="71"/>
                                      </a:lnTo>
                                      <a:lnTo>
                                        <a:pt x="335" y="71"/>
                                      </a:lnTo>
                                      <a:lnTo>
                                        <a:pt x="336" y="51"/>
                                      </a:lnTo>
                                      <a:lnTo>
                                        <a:pt x="316" y="51"/>
                                      </a:lnTo>
                                      <a:close/>
                                      <a:moveTo>
                                        <a:pt x="1" y="40"/>
                                      </a:moveTo>
                                      <a:lnTo>
                                        <a:pt x="0" y="60"/>
                                      </a:lnTo>
                                      <a:lnTo>
                                        <a:pt x="315" y="71"/>
                                      </a:lnTo>
                                      <a:lnTo>
                                        <a:pt x="316" y="51"/>
                                      </a:lnTo>
                                      <a:lnTo>
                                        <a:pt x="1" y="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7DDF97E" id="Group 90" o:spid="_x0000_s1026" style="width:43.5pt;height:36pt;mso-position-horizontal-relative:char;mso-position-vertical-relative:line" coordsize="870,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">
                      <v:shape id="AutoShape 91" o:spid="_x0000_s1027" style="position:absolute;left:434;top:282;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" path="m318,r-2,50l336,51r,20l316,71r-2,49l421,71r-85,l316,70r107,l436,64,318,xm316,50r,20l336,71r,-20l316,50xm1,39l,59,316,70r,-20l1,39xe" fillcolor="black" stroked="f">
                        <v:path arrowok="t" o:connecttype="custom" o:connectlocs="318,282;316,332;336,333;336,353;316,353;314,402;421,353;336,353;316,352;423,352;436,346;318,282;316,332;316,352;336,353;336,333;316,332;1,321;0,341;316,352;316,332;1,321" o:connectangles="0,0,0,0,0,0,0,0,0,0,0,0,0,0,0,0,0,0,0,0,0,0"/>
                      </v:shape>
                      <v:line id="Line 92" o:spid="_x0000_s1028" style="position:absolute;visibility:visible;mso-wrap-style:square" from="404,0" to="404,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" strokeweight="1.2pt"/>
                      <v:shape id="AutoShape 93" o:spid="_x0000_s1029" style="position:absolute;top:70;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" path="m318,r-2,50l336,51r-1,20l315,71r-2,49l421,71r-86,l315,70r107,l435,64,318,xm316,50r-1,20l335,71r1,-20l316,50xm1,39l,59,315,70r1,-20l1,39xe" fillcolor="black" stroked="f">
                        <v:path arrowok="t" o:connecttype="custom" o:connectlocs="318,71;316,121;336,122;335,142;315,142;313,191;421,142;335,142;315,141;422,141;435,135;318,71;316,121;315,141;335,142;336,122;316,121;1,110;0,130;315,141;316,121;1,110" o:connectangles="0,0,0,0,0,0,0,0,0,0,0,0,0,0,0,0,0,0,0,0,0,0"/>
                      </v:shape>
                      <v:shape id="AutoShape 94" o:spid="_x0000_s1030" style="position:absolute;top:536;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" path="m318,r-2,51l336,51r-1,20l315,71r-2,49l421,71r-86,l315,71r107,l435,65,318,xm316,51r-1,20l335,71r1,-20l316,51xm1,40l,60,315,71r1,-20l1,40xe" fillcolor="black" stroked="f">
                        <v:path arrowok="t" o:connecttype="custom" o:connectlocs="318,536;316,587;336,587;335,607;315,607;313,656;421,607;335,607;315,607;422,607;435,601;318,536;316,587;315,607;335,607;336,587;316,587;1,576;0,596;315,607;316,587;1,576" o:connectangles="0,0,0,0,0,0,0,0,0,0,0,0,0,0,0,0,0,0,0,0,0,0"/>
                      </v:shape>
                      <w10:anchorlock/>
                    </v:group>
                  </w:pict>
                </mc:Fallback>
              </mc:AlternateContent>
            </w:r>
          </w:p>
        </w:tc>
        <w:tc>
          <w:tcPr>
            <w:tcW w:w="1985" w:type="dxa"/>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Penggabungan (</w:t>
            </w:r>
            <w:r w:rsidRPr="00440FC0">
              <w:rPr>
                <w:i/>
                <w:color w:val="000000" w:themeColor="text1"/>
                <w:sz w:val="24"/>
              </w:rPr>
              <w:t>Join</w:t>
            </w:r>
            <w:r w:rsidRPr="00440FC0">
              <w:rPr>
                <w:color w:val="000000" w:themeColor="text1"/>
                <w:sz w:val="24"/>
              </w:rPr>
              <w:t>)</w:t>
            </w:r>
          </w:p>
        </w:tc>
        <w:tc>
          <w:tcPr>
            <w:tcW w:w="2975" w:type="dxa"/>
          </w:tcPr>
          <w:p w:rsidR="00B772D7" w:rsidRPr="00440FC0" w:rsidRDefault="00B772D7" w:rsidP="001D3C09">
            <w:pPr>
              <w:pStyle w:val="TableParagraph"/>
              <w:tabs>
                <w:tab w:val="left" w:pos="1871"/>
              </w:tabs>
              <w:spacing w:line="360" w:lineRule="auto"/>
              <w:ind w:left="106"/>
              <w:rPr>
                <w:color w:val="000000" w:themeColor="text1"/>
                <w:sz w:val="24"/>
              </w:rPr>
            </w:pPr>
            <w:r w:rsidRPr="00440FC0">
              <w:rPr>
                <w:color w:val="000000" w:themeColor="text1"/>
                <w:sz w:val="24"/>
              </w:rPr>
              <w:t xml:space="preserve">Menunjukan </w:t>
            </w:r>
            <w:r w:rsidRPr="00440FC0">
              <w:rPr>
                <w:color w:val="000000" w:themeColor="text1"/>
                <w:spacing w:val="-4"/>
                <w:sz w:val="24"/>
              </w:rPr>
              <w:t xml:space="preserve">adanya </w:t>
            </w:r>
            <w:r w:rsidRPr="00440FC0">
              <w:rPr>
                <w:color w:val="000000" w:themeColor="text1"/>
                <w:sz w:val="24"/>
              </w:rPr>
              <w:t>penggabungan</w:t>
            </w:r>
            <w:r w:rsidRPr="00440FC0">
              <w:rPr>
                <w:color w:val="000000" w:themeColor="text1"/>
                <w:spacing w:val="-1"/>
                <w:sz w:val="24"/>
              </w:rPr>
              <w:t xml:space="preserve"> </w:t>
            </w:r>
            <w:r w:rsidRPr="00440FC0">
              <w:rPr>
                <w:color w:val="000000" w:themeColor="text1"/>
                <w:sz w:val="24"/>
              </w:rPr>
              <w:t>aktivitas.</w:t>
            </w:r>
          </w:p>
        </w:tc>
      </w:tr>
      <w:tr w:rsidR="00B772D7" w:rsidRPr="00440FC0" w:rsidTr="00E23E87">
        <w:trPr>
          <w:trHeight w:val="1240"/>
        </w:trPr>
        <w:tc>
          <w:tcPr>
            <w:tcW w:w="567" w:type="dxa"/>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lastRenderedPageBreak/>
              <w:t>5.</w:t>
            </w:r>
          </w:p>
        </w:tc>
        <w:tc>
          <w:tcPr>
            <w:tcW w:w="1418" w:type="dxa"/>
          </w:tcPr>
          <w:p w:rsidR="00B772D7" w:rsidRPr="00440FC0" w:rsidRDefault="00B772D7" w:rsidP="001D3C09">
            <w:pPr>
              <w:pStyle w:val="TableParagraph"/>
              <w:spacing w:before="4" w:line="360" w:lineRule="auto"/>
              <w:rPr>
                <w:b/>
                <w:color w:val="000000" w:themeColor="text1"/>
              </w:rPr>
            </w:pPr>
          </w:p>
          <w:p w:rsidR="00B772D7" w:rsidRPr="00440FC0" w:rsidRDefault="00B772D7" w:rsidP="001D3C09">
            <w:pPr>
              <w:pStyle w:val="TableParagraph"/>
              <w:spacing w:line="360" w:lineRule="auto"/>
              <w:ind w:left="140"/>
              <w:rPr>
                <w:color w:val="000000" w:themeColor="text1"/>
                <w:sz w:val="20"/>
              </w:rPr>
            </w:pPr>
            <w:r w:rsidRPr="00440FC0">
              <w:rPr>
                <w:noProof/>
                <w:color w:val="000000" w:themeColor="text1"/>
                <w:sz w:val="20"/>
                <w:lang w:val="id-ID" w:eastAsia="id-ID"/>
              </w:rPr>
              <mc:AlternateContent>
                <mc:Choice Requires="wpg">
                  <w:drawing>
                    <wp:inline distT="0" distB="0" distL="0" distR="0" wp14:anchorId="323244B3" wp14:editId="4D8267C2">
                      <wp:extent cx="563245" cy="459740"/>
                      <wp:effectExtent l="1270" t="10160" r="6985" b="6350"/>
                      <wp:docPr id="85" name="Group 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245" cy="459740"/>
                                <a:chOff x="0" y="0"/>
                                <a:chExt cx="887" cy="724"/>
                              </a:xfrm>
                            </wpg:grpSpPr>
                            <wps:wsp>
                              <wps:cNvPr id="86" name="AutoShape 86"/>
                              <wps:cNvSpPr>
                                <a:spLocks/>
                              </wps:cNvSpPr>
                              <wps:spPr bwMode="auto">
                                <a:xfrm>
                                  <a:off x="451" y="63"/>
                                  <a:ext cx="436" cy="120"/>
                                </a:xfrm>
                                <a:custGeom>
                                  <a:avLst/>
                                  <a:gdLst>
                                    <a:gd name="T0" fmla="+- 0 769 451"/>
                                    <a:gd name="T1" fmla="*/ T0 w 436"/>
                                    <a:gd name="T2" fmla="+- 0 64 64"/>
                                    <a:gd name="T3" fmla="*/ 64 h 120"/>
                                    <a:gd name="T4" fmla="+- 0 767 451"/>
                                    <a:gd name="T5" fmla="*/ T4 w 436"/>
                                    <a:gd name="T6" fmla="+- 0 114 64"/>
                                    <a:gd name="T7" fmla="*/ 114 h 120"/>
                                    <a:gd name="T8" fmla="+- 0 787 451"/>
                                    <a:gd name="T9" fmla="*/ T8 w 436"/>
                                    <a:gd name="T10" fmla="+- 0 114 64"/>
                                    <a:gd name="T11" fmla="*/ 114 h 120"/>
                                    <a:gd name="T12" fmla="+- 0 786 451"/>
                                    <a:gd name="T13" fmla="*/ T12 w 436"/>
                                    <a:gd name="T14" fmla="+- 0 134 64"/>
                                    <a:gd name="T15" fmla="*/ 134 h 120"/>
                                    <a:gd name="T16" fmla="+- 0 766 451"/>
                                    <a:gd name="T17" fmla="*/ T16 w 436"/>
                                    <a:gd name="T18" fmla="+- 0 134 64"/>
                                    <a:gd name="T19" fmla="*/ 134 h 120"/>
                                    <a:gd name="T20" fmla="+- 0 765 451"/>
                                    <a:gd name="T21" fmla="*/ T20 w 436"/>
                                    <a:gd name="T22" fmla="+- 0 184 64"/>
                                    <a:gd name="T23" fmla="*/ 184 h 120"/>
                                    <a:gd name="T24" fmla="+- 0 872 451"/>
                                    <a:gd name="T25" fmla="*/ T24 w 436"/>
                                    <a:gd name="T26" fmla="+- 0 134 64"/>
                                    <a:gd name="T27" fmla="*/ 134 h 120"/>
                                    <a:gd name="T28" fmla="+- 0 786 451"/>
                                    <a:gd name="T29" fmla="*/ T28 w 436"/>
                                    <a:gd name="T30" fmla="+- 0 134 64"/>
                                    <a:gd name="T31" fmla="*/ 134 h 120"/>
                                    <a:gd name="T32" fmla="+- 0 766 451"/>
                                    <a:gd name="T33" fmla="*/ T32 w 436"/>
                                    <a:gd name="T34" fmla="+- 0 134 64"/>
                                    <a:gd name="T35" fmla="*/ 134 h 120"/>
                                    <a:gd name="T36" fmla="+- 0 874 451"/>
                                    <a:gd name="T37" fmla="*/ T36 w 436"/>
                                    <a:gd name="T38" fmla="+- 0 134 64"/>
                                    <a:gd name="T39" fmla="*/ 134 h 120"/>
                                    <a:gd name="T40" fmla="+- 0 887 451"/>
                                    <a:gd name="T41" fmla="*/ T40 w 436"/>
                                    <a:gd name="T42" fmla="+- 0 128 64"/>
                                    <a:gd name="T43" fmla="*/ 128 h 120"/>
                                    <a:gd name="T44" fmla="+- 0 769 451"/>
                                    <a:gd name="T45" fmla="*/ T44 w 436"/>
                                    <a:gd name="T46" fmla="+- 0 64 64"/>
                                    <a:gd name="T47" fmla="*/ 64 h 120"/>
                                    <a:gd name="T48" fmla="+- 0 767 451"/>
                                    <a:gd name="T49" fmla="*/ T48 w 436"/>
                                    <a:gd name="T50" fmla="+- 0 114 64"/>
                                    <a:gd name="T51" fmla="*/ 114 h 120"/>
                                    <a:gd name="T52" fmla="+- 0 766 451"/>
                                    <a:gd name="T53" fmla="*/ T52 w 436"/>
                                    <a:gd name="T54" fmla="+- 0 134 64"/>
                                    <a:gd name="T55" fmla="*/ 134 h 120"/>
                                    <a:gd name="T56" fmla="+- 0 786 451"/>
                                    <a:gd name="T57" fmla="*/ T56 w 436"/>
                                    <a:gd name="T58" fmla="+- 0 134 64"/>
                                    <a:gd name="T59" fmla="*/ 134 h 120"/>
                                    <a:gd name="T60" fmla="+- 0 787 451"/>
                                    <a:gd name="T61" fmla="*/ T60 w 436"/>
                                    <a:gd name="T62" fmla="+- 0 114 64"/>
                                    <a:gd name="T63" fmla="*/ 114 h 120"/>
                                    <a:gd name="T64" fmla="+- 0 767 451"/>
                                    <a:gd name="T65" fmla="*/ T64 w 436"/>
                                    <a:gd name="T66" fmla="+- 0 114 64"/>
                                    <a:gd name="T67" fmla="*/ 114 h 120"/>
                                    <a:gd name="T68" fmla="+- 0 452 451"/>
                                    <a:gd name="T69" fmla="*/ T68 w 436"/>
                                    <a:gd name="T70" fmla="+- 0 103 64"/>
                                    <a:gd name="T71" fmla="*/ 103 h 120"/>
                                    <a:gd name="T72" fmla="+- 0 451 451"/>
                                    <a:gd name="T73" fmla="*/ T72 w 436"/>
                                    <a:gd name="T74" fmla="+- 0 123 64"/>
                                    <a:gd name="T75" fmla="*/ 123 h 120"/>
                                    <a:gd name="T76" fmla="+- 0 766 451"/>
                                    <a:gd name="T77" fmla="*/ T76 w 436"/>
                                    <a:gd name="T78" fmla="+- 0 134 64"/>
                                    <a:gd name="T79" fmla="*/ 134 h 120"/>
                                    <a:gd name="T80" fmla="+- 0 767 451"/>
                                    <a:gd name="T81" fmla="*/ T80 w 436"/>
                                    <a:gd name="T82" fmla="+- 0 114 64"/>
                                    <a:gd name="T83" fmla="*/ 114 h 120"/>
                                    <a:gd name="T84" fmla="+- 0 452 451"/>
                                    <a:gd name="T85" fmla="*/ T84 w 436"/>
                                    <a:gd name="T86" fmla="+- 0 103 64"/>
                                    <a:gd name="T87" fmla="*/ 103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36" h="120">
                                      <a:moveTo>
                                        <a:pt x="318" y="0"/>
                                      </a:moveTo>
                                      <a:lnTo>
                                        <a:pt x="316" y="50"/>
                                      </a:lnTo>
                                      <a:lnTo>
                                        <a:pt x="336" y="50"/>
                                      </a:lnTo>
                                      <a:lnTo>
                                        <a:pt x="335" y="70"/>
                                      </a:lnTo>
                                      <a:lnTo>
                                        <a:pt x="315" y="70"/>
                                      </a:lnTo>
                                      <a:lnTo>
                                        <a:pt x="314" y="120"/>
                                      </a:lnTo>
                                      <a:lnTo>
                                        <a:pt x="421" y="70"/>
                                      </a:lnTo>
                                      <a:lnTo>
                                        <a:pt x="335" y="70"/>
                                      </a:lnTo>
                                      <a:lnTo>
                                        <a:pt x="315" y="70"/>
                                      </a:lnTo>
                                      <a:lnTo>
                                        <a:pt x="423" y="70"/>
                                      </a:lnTo>
                                      <a:lnTo>
                                        <a:pt x="436" y="64"/>
                                      </a:lnTo>
                                      <a:lnTo>
                                        <a:pt x="318" y="0"/>
                                      </a:lnTo>
                                      <a:close/>
                                      <a:moveTo>
                                        <a:pt x="316" y="50"/>
                                      </a:moveTo>
                                      <a:lnTo>
                                        <a:pt x="315" y="70"/>
                                      </a:lnTo>
                                      <a:lnTo>
                                        <a:pt x="335" y="70"/>
                                      </a:lnTo>
                                      <a:lnTo>
                                        <a:pt x="336" y="50"/>
                                      </a:lnTo>
                                      <a:lnTo>
                                        <a:pt x="316" y="50"/>
                                      </a:lnTo>
                                      <a:close/>
                                      <a:moveTo>
                                        <a:pt x="1" y="39"/>
                                      </a:moveTo>
                                      <a:lnTo>
                                        <a:pt x="0" y="59"/>
                                      </a:lnTo>
                                      <a:lnTo>
                                        <a:pt x="315"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Line 87"/>
                              <wps:cNvCnPr>
                                <a:cxnSpLocks noChangeShapeType="1"/>
                              </wps:cNvCnPr>
                              <wps:spPr bwMode="auto">
                                <a:xfrm>
                                  <a:off x="435" y="0"/>
                                  <a:ext cx="0" cy="720"/>
                                </a:xfrm>
                                <a:prstGeom prst="line">
                                  <a:avLst/>
                                </a:prstGeom>
                                <a:noFill/>
                                <a:ln w="1524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88" name="AutoShape 88"/>
                              <wps:cNvSpPr>
                                <a:spLocks/>
                              </wps:cNvSpPr>
                              <wps:spPr bwMode="auto">
                                <a:xfrm>
                                  <a:off x="434" y="603"/>
                                  <a:ext cx="436" cy="120"/>
                                </a:xfrm>
                                <a:custGeom>
                                  <a:avLst/>
                                  <a:gdLst>
                                    <a:gd name="T0" fmla="+- 0 752 434"/>
                                    <a:gd name="T1" fmla="*/ T0 w 436"/>
                                    <a:gd name="T2" fmla="+- 0 604 604"/>
                                    <a:gd name="T3" fmla="*/ 604 h 120"/>
                                    <a:gd name="T4" fmla="+- 0 750 434"/>
                                    <a:gd name="T5" fmla="*/ T4 w 436"/>
                                    <a:gd name="T6" fmla="+- 0 654 604"/>
                                    <a:gd name="T7" fmla="*/ 654 h 120"/>
                                    <a:gd name="T8" fmla="+- 0 770 434"/>
                                    <a:gd name="T9" fmla="*/ T8 w 436"/>
                                    <a:gd name="T10" fmla="+- 0 654 604"/>
                                    <a:gd name="T11" fmla="*/ 654 h 120"/>
                                    <a:gd name="T12" fmla="+- 0 770 434"/>
                                    <a:gd name="T13" fmla="*/ T12 w 436"/>
                                    <a:gd name="T14" fmla="+- 0 674 604"/>
                                    <a:gd name="T15" fmla="*/ 674 h 120"/>
                                    <a:gd name="T16" fmla="+- 0 750 434"/>
                                    <a:gd name="T17" fmla="*/ T16 w 436"/>
                                    <a:gd name="T18" fmla="+- 0 674 604"/>
                                    <a:gd name="T19" fmla="*/ 674 h 120"/>
                                    <a:gd name="T20" fmla="+- 0 748 434"/>
                                    <a:gd name="T21" fmla="*/ T20 w 436"/>
                                    <a:gd name="T22" fmla="+- 0 724 604"/>
                                    <a:gd name="T23" fmla="*/ 724 h 120"/>
                                    <a:gd name="T24" fmla="+- 0 855 434"/>
                                    <a:gd name="T25" fmla="*/ T24 w 436"/>
                                    <a:gd name="T26" fmla="+- 0 674 604"/>
                                    <a:gd name="T27" fmla="*/ 674 h 120"/>
                                    <a:gd name="T28" fmla="+- 0 770 434"/>
                                    <a:gd name="T29" fmla="*/ T28 w 436"/>
                                    <a:gd name="T30" fmla="+- 0 674 604"/>
                                    <a:gd name="T31" fmla="*/ 674 h 120"/>
                                    <a:gd name="T32" fmla="+- 0 750 434"/>
                                    <a:gd name="T33" fmla="*/ T32 w 436"/>
                                    <a:gd name="T34" fmla="+- 0 674 604"/>
                                    <a:gd name="T35" fmla="*/ 674 h 120"/>
                                    <a:gd name="T36" fmla="+- 0 857 434"/>
                                    <a:gd name="T37" fmla="*/ T36 w 436"/>
                                    <a:gd name="T38" fmla="+- 0 674 604"/>
                                    <a:gd name="T39" fmla="*/ 674 h 120"/>
                                    <a:gd name="T40" fmla="+- 0 870 434"/>
                                    <a:gd name="T41" fmla="*/ T40 w 436"/>
                                    <a:gd name="T42" fmla="+- 0 668 604"/>
                                    <a:gd name="T43" fmla="*/ 668 h 120"/>
                                    <a:gd name="T44" fmla="+- 0 752 434"/>
                                    <a:gd name="T45" fmla="*/ T44 w 436"/>
                                    <a:gd name="T46" fmla="+- 0 604 604"/>
                                    <a:gd name="T47" fmla="*/ 604 h 120"/>
                                    <a:gd name="T48" fmla="+- 0 750 434"/>
                                    <a:gd name="T49" fmla="*/ T48 w 436"/>
                                    <a:gd name="T50" fmla="+- 0 654 604"/>
                                    <a:gd name="T51" fmla="*/ 654 h 120"/>
                                    <a:gd name="T52" fmla="+- 0 750 434"/>
                                    <a:gd name="T53" fmla="*/ T52 w 436"/>
                                    <a:gd name="T54" fmla="+- 0 674 604"/>
                                    <a:gd name="T55" fmla="*/ 674 h 120"/>
                                    <a:gd name="T56" fmla="+- 0 770 434"/>
                                    <a:gd name="T57" fmla="*/ T56 w 436"/>
                                    <a:gd name="T58" fmla="+- 0 674 604"/>
                                    <a:gd name="T59" fmla="*/ 674 h 120"/>
                                    <a:gd name="T60" fmla="+- 0 770 434"/>
                                    <a:gd name="T61" fmla="*/ T60 w 436"/>
                                    <a:gd name="T62" fmla="+- 0 654 604"/>
                                    <a:gd name="T63" fmla="*/ 654 h 120"/>
                                    <a:gd name="T64" fmla="+- 0 750 434"/>
                                    <a:gd name="T65" fmla="*/ T64 w 436"/>
                                    <a:gd name="T66" fmla="+- 0 654 604"/>
                                    <a:gd name="T67" fmla="*/ 654 h 120"/>
                                    <a:gd name="T68" fmla="+- 0 435 434"/>
                                    <a:gd name="T69" fmla="*/ T68 w 436"/>
                                    <a:gd name="T70" fmla="+- 0 643 604"/>
                                    <a:gd name="T71" fmla="*/ 643 h 120"/>
                                    <a:gd name="T72" fmla="+- 0 434 434"/>
                                    <a:gd name="T73" fmla="*/ T72 w 436"/>
                                    <a:gd name="T74" fmla="+- 0 663 604"/>
                                    <a:gd name="T75" fmla="*/ 663 h 120"/>
                                    <a:gd name="T76" fmla="+- 0 750 434"/>
                                    <a:gd name="T77" fmla="*/ T76 w 436"/>
                                    <a:gd name="T78" fmla="+- 0 674 604"/>
                                    <a:gd name="T79" fmla="*/ 674 h 120"/>
                                    <a:gd name="T80" fmla="+- 0 750 434"/>
                                    <a:gd name="T81" fmla="*/ T80 w 436"/>
                                    <a:gd name="T82" fmla="+- 0 654 604"/>
                                    <a:gd name="T83" fmla="*/ 654 h 120"/>
                                    <a:gd name="T84" fmla="+- 0 435 434"/>
                                    <a:gd name="T85" fmla="*/ T84 w 436"/>
                                    <a:gd name="T86" fmla="+- 0 643 604"/>
                                    <a:gd name="T87" fmla="*/ 643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36" h="120">
                                      <a:moveTo>
                                        <a:pt x="318" y="0"/>
                                      </a:moveTo>
                                      <a:lnTo>
                                        <a:pt x="316" y="50"/>
                                      </a:lnTo>
                                      <a:lnTo>
                                        <a:pt x="336" y="50"/>
                                      </a:lnTo>
                                      <a:lnTo>
                                        <a:pt x="336" y="70"/>
                                      </a:lnTo>
                                      <a:lnTo>
                                        <a:pt x="316" y="70"/>
                                      </a:lnTo>
                                      <a:lnTo>
                                        <a:pt x="314" y="120"/>
                                      </a:lnTo>
                                      <a:lnTo>
                                        <a:pt x="421" y="70"/>
                                      </a:lnTo>
                                      <a:lnTo>
                                        <a:pt x="336" y="70"/>
                                      </a:lnTo>
                                      <a:lnTo>
                                        <a:pt x="316" y="70"/>
                                      </a:lnTo>
                                      <a:lnTo>
                                        <a:pt x="423" y="70"/>
                                      </a:lnTo>
                                      <a:lnTo>
                                        <a:pt x="436" y="64"/>
                                      </a:lnTo>
                                      <a:lnTo>
                                        <a:pt x="318" y="0"/>
                                      </a:lnTo>
                                      <a:close/>
                                      <a:moveTo>
                                        <a:pt x="316" y="50"/>
                                      </a:moveTo>
                                      <a:lnTo>
                                        <a:pt x="316" y="70"/>
                                      </a:lnTo>
                                      <a:lnTo>
                                        <a:pt x="336" y="70"/>
                                      </a:lnTo>
                                      <a:lnTo>
                                        <a:pt x="336" y="50"/>
                                      </a:lnTo>
                                      <a:lnTo>
                                        <a:pt x="316" y="50"/>
                                      </a:lnTo>
                                      <a:close/>
                                      <a:moveTo>
                                        <a:pt x="1" y="39"/>
                                      </a:moveTo>
                                      <a:lnTo>
                                        <a:pt x="0" y="59"/>
                                      </a:lnTo>
                                      <a:lnTo>
                                        <a:pt x="316"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AutoShape 89"/>
                              <wps:cNvSpPr>
                                <a:spLocks/>
                              </wps:cNvSpPr>
                              <wps:spPr bwMode="auto">
                                <a:xfrm>
                                  <a:off x="0" y="265"/>
                                  <a:ext cx="436" cy="120"/>
                                </a:xfrm>
                                <a:custGeom>
                                  <a:avLst/>
                                  <a:gdLst>
                                    <a:gd name="T0" fmla="*/ 318 w 436"/>
                                    <a:gd name="T1" fmla="+- 0 265 265"/>
                                    <a:gd name="T2" fmla="*/ 265 h 120"/>
                                    <a:gd name="T3" fmla="*/ 316 w 436"/>
                                    <a:gd name="T4" fmla="+- 0 315 265"/>
                                    <a:gd name="T5" fmla="*/ 315 h 120"/>
                                    <a:gd name="T6" fmla="*/ 336 w 436"/>
                                    <a:gd name="T7" fmla="+- 0 316 265"/>
                                    <a:gd name="T8" fmla="*/ 316 h 120"/>
                                    <a:gd name="T9" fmla="*/ 335 w 436"/>
                                    <a:gd name="T10" fmla="+- 0 336 265"/>
                                    <a:gd name="T11" fmla="*/ 336 h 120"/>
                                    <a:gd name="T12" fmla="*/ 315 w 436"/>
                                    <a:gd name="T13" fmla="+- 0 336 265"/>
                                    <a:gd name="T14" fmla="*/ 336 h 120"/>
                                    <a:gd name="T15" fmla="*/ 313 w 436"/>
                                    <a:gd name="T16" fmla="+- 0 385 265"/>
                                    <a:gd name="T17" fmla="*/ 385 h 120"/>
                                    <a:gd name="T18" fmla="*/ 421 w 436"/>
                                    <a:gd name="T19" fmla="+- 0 336 265"/>
                                    <a:gd name="T20" fmla="*/ 336 h 120"/>
                                    <a:gd name="T21" fmla="*/ 335 w 436"/>
                                    <a:gd name="T22" fmla="+- 0 336 265"/>
                                    <a:gd name="T23" fmla="*/ 336 h 120"/>
                                    <a:gd name="T24" fmla="*/ 315 w 436"/>
                                    <a:gd name="T25" fmla="+- 0 335 265"/>
                                    <a:gd name="T26" fmla="*/ 335 h 120"/>
                                    <a:gd name="T27" fmla="*/ 422 w 436"/>
                                    <a:gd name="T28" fmla="+- 0 335 265"/>
                                    <a:gd name="T29" fmla="*/ 335 h 120"/>
                                    <a:gd name="T30" fmla="*/ 435 w 436"/>
                                    <a:gd name="T31" fmla="+- 0 329 265"/>
                                    <a:gd name="T32" fmla="*/ 329 h 120"/>
                                    <a:gd name="T33" fmla="*/ 318 w 436"/>
                                    <a:gd name="T34" fmla="+- 0 265 265"/>
                                    <a:gd name="T35" fmla="*/ 265 h 120"/>
                                    <a:gd name="T36" fmla="*/ 316 w 436"/>
                                    <a:gd name="T37" fmla="+- 0 315 265"/>
                                    <a:gd name="T38" fmla="*/ 315 h 120"/>
                                    <a:gd name="T39" fmla="*/ 315 w 436"/>
                                    <a:gd name="T40" fmla="+- 0 335 265"/>
                                    <a:gd name="T41" fmla="*/ 335 h 120"/>
                                    <a:gd name="T42" fmla="*/ 335 w 436"/>
                                    <a:gd name="T43" fmla="+- 0 336 265"/>
                                    <a:gd name="T44" fmla="*/ 336 h 120"/>
                                    <a:gd name="T45" fmla="*/ 336 w 436"/>
                                    <a:gd name="T46" fmla="+- 0 316 265"/>
                                    <a:gd name="T47" fmla="*/ 316 h 120"/>
                                    <a:gd name="T48" fmla="*/ 316 w 436"/>
                                    <a:gd name="T49" fmla="+- 0 315 265"/>
                                    <a:gd name="T50" fmla="*/ 315 h 120"/>
                                    <a:gd name="T51" fmla="*/ 1 w 436"/>
                                    <a:gd name="T52" fmla="+- 0 304 265"/>
                                    <a:gd name="T53" fmla="*/ 304 h 120"/>
                                    <a:gd name="T54" fmla="*/ 0 w 436"/>
                                    <a:gd name="T55" fmla="+- 0 324 265"/>
                                    <a:gd name="T56" fmla="*/ 324 h 120"/>
                                    <a:gd name="T57" fmla="*/ 315 w 436"/>
                                    <a:gd name="T58" fmla="+- 0 335 265"/>
                                    <a:gd name="T59" fmla="*/ 335 h 120"/>
                                    <a:gd name="T60" fmla="*/ 316 w 436"/>
                                    <a:gd name="T61" fmla="+- 0 315 265"/>
                                    <a:gd name="T62" fmla="*/ 315 h 120"/>
                                    <a:gd name="T63" fmla="*/ 1 w 436"/>
                                    <a:gd name="T64" fmla="+- 0 304 265"/>
                                    <a:gd name="T65" fmla="*/ 304 h 120"/>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Lst>
                                  <a:rect l="0" t="0" r="r" b="b"/>
                                  <a:pathLst>
                                    <a:path w="436" h="120">
                                      <a:moveTo>
                                        <a:pt x="318" y="0"/>
                                      </a:moveTo>
                                      <a:lnTo>
                                        <a:pt x="316" y="50"/>
                                      </a:lnTo>
                                      <a:lnTo>
                                        <a:pt x="336" y="51"/>
                                      </a:lnTo>
                                      <a:lnTo>
                                        <a:pt x="335" y="71"/>
                                      </a:lnTo>
                                      <a:lnTo>
                                        <a:pt x="315" y="71"/>
                                      </a:lnTo>
                                      <a:lnTo>
                                        <a:pt x="313" y="120"/>
                                      </a:lnTo>
                                      <a:lnTo>
                                        <a:pt x="421" y="71"/>
                                      </a:lnTo>
                                      <a:lnTo>
                                        <a:pt x="335" y="71"/>
                                      </a:lnTo>
                                      <a:lnTo>
                                        <a:pt x="315" y="70"/>
                                      </a:lnTo>
                                      <a:lnTo>
                                        <a:pt x="422" y="70"/>
                                      </a:lnTo>
                                      <a:lnTo>
                                        <a:pt x="435" y="64"/>
                                      </a:lnTo>
                                      <a:lnTo>
                                        <a:pt x="318" y="0"/>
                                      </a:lnTo>
                                      <a:close/>
                                      <a:moveTo>
                                        <a:pt x="316" y="50"/>
                                      </a:moveTo>
                                      <a:lnTo>
                                        <a:pt x="315" y="70"/>
                                      </a:lnTo>
                                      <a:lnTo>
                                        <a:pt x="335" y="71"/>
                                      </a:lnTo>
                                      <a:lnTo>
                                        <a:pt x="336" y="51"/>
                                      </a:lnTo>
                                      <a:lnTo>
                                        <a:pt x="316" y="50"/>
                                      </a:lnTo>
                                      <a:close/>
                                      <a:moveTo>
                                        <a:pt x="1" y="39"/>
                                      </a:moveTo>
                                      <a:lnTo>
                                        <a:pt x="0" y="59"/>
                                      </a:lnTo>
                                      <a:lnTo>
                                        <a:pt x="315" y="70"/>
                                      </a:lnTo>
                                      <a:lnTo>
                                        <a:pt x="316" y="50"/>
                                      </a:lnTo>
                                      <a:lnTo>
                                        <a:pt x="1"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CD80BD8" id="Group 85" o:spid="_x0000_s1026" style="width:44.35pt;height:36.2pt;mso-position-horizontal-relative:char;mso-position-vertical-relative:line" coordsize="887,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">
                      <v:shape id="AutoShape 86" o:spid="_x0000_s1027" style="position:absolute;left:451;top:63;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" path="m318,r-2,50l336,50r-1,20l315,70r-1,50l421,70r-86,l315,70r108,l436,64,318,xm316,50r-1,20l335,70r1,-20l316,50xm1,39l,59,315,70r1,-20l1,39xe" fillcolor="black" stroked="f">
                        <v:path arrowok="t" o:connecttype="custom" o:connectlocs="318,64;316,114;336,114;335,134;315,134;314,184;421,134;335,134;315,134;423,134;436,128;318,64;316,114;315,134;335,134;336,114;316,114;1,103;0,123;315,134;316,114;1,103" o:connectangles="0,0,0,0,0,0,0,0,0,0,0,0,0,0,0,0,0,0,0,0,0,0"/>
                      </v:shape>
                      <v:line id="Line 87" o:spid="_x0000_s1028" style="position:absolute;visibility:visible;mso-wrap-style:square" from="435,0" to="435,7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" strokeweight="1.2pt"/>
                      <v:shape id="AutoShape 88" o:spid="_x0000_s1029" style="position:absolute;left:434;top:603;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" path="m318,r-2,50l336,50r,20l316,70r-2,50l421,70r-85,l316,70r107,l436,64,318,xm316,50r,20l336,70r,-20l316,50xm1,39l,59,316,70r,-20l1,39xe" fillcolor="black" stroked="f">
                        <v:path arrowok="t" o:connecttype="custom" o:connectlocs="318,604;316,654;336,654;336,674;316,674;314,724;421,674;336,674;316,674;423,674;436,668;318,604;316,654;316,674;336,674;336,654;316,654;1,643;0,663;316,674;316,654;1,643" o:connectangles="0,0,0,0,0,0,0,0,0,0,0,0,0,0,0,0,0,0,0,0,0,0"/>
                      </v:shape>
                      <v:shape id="AutoShape 89" o:spid="_x0000_s1030" style="position:absolute;top:265;width:436;height:120;visibility:visible;mso-wrap-style:square;v-text-anchor:top" coordsize="436,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" path="m318,r-2,50l336,51r-1,20l315,71r-2,49l421,71r-86,l315,70r107,l435,64,318,xm316,50r-1,20l335,71r1,-20l316,50xm1,39l,59,315,70r1,-20l1,39xe" fillcolor="black" stroked="f">
                        <v:path arrowok="t" o:connecttype="custom" o:connectlocs="318,265;316,315;336,316;335,336;315,336;313,385;421,336;335,336;315,335;422,335;435,329;318,265;316,315;315,335;335,336;336,316;316,315;1,304;0,324;315,335;316,315;1,304" o:connectangles="0,0,0,0,0,0,0,0,0,0,0,0,0,0,0,0,0,0,0,0,0,0"/>
                      </v:shape>
                      <w10:anchorlock/>
                    </v:group>
                  </w:pict>
                </mc:Fallback>
              </mc:AlternateContent>
            </w:r>
          </w:p>
        </w:tc>
        <w:tc>
          <w:tcPr>
            <w:tcW w:w="1985" w:type="dxa"/>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Percabangan (</w:t>
            </w:r>
            <w:r w:rsidRPr="00440FC0">
              <w:rPr>
                <w:i/>
                <w:color w:val="000000" w:themeColor="text1"/>
                <w:sz w:val="24"/>
              </w:rPr>
              <w:t>Fork</w:t>
            </w:r>
            <w:r w:rsidRPr="00440FC0">
              <w:rPr>
                <w:color w:val="000000" w:themeColor="text1"/>
                <w:sz w:val="24"/>
              </w:rPr>
              <w:t>)</w:t>
            </w:r>
          </w:p>
        </w:tc>
        <w:tc>
          <w:tcPr>
            <w:tcW w:w="2975" w:type="dxa"/>
          </w:tcPr>
          <w:p w:rsidR="00B772D7" w:rsidRPr="00440FC0" w:rsidRDefault="00B772D7" w:rsidP="001D3C09">
            <w:pPr>
              <w:pStyle w:val="TableParagraph"/>
              <w:tabs>
                <w:tab w:val="left" w:pos="1871"/>
              </w:tabs>
              <w:spacing w:line="360" w:lineRule="auto"/>
              <w:ind w:left="106"/>
              <w:rPr>
                <w:color w:val="000000" w:themeColor="text1"/>
                <w:sz w:val="24"/>
              </w:rPr>
            </w:pPr>
            <w:r w:rsidRPr="00440FC0">
              <w:rPr>
                <w:color w:val="000000" w:themeColor="text1"/>
                <w:sz w:val="24"/>
              </w:rPr>
              <w:t xml:space="preserve">Menunjukan </w:t>
            </w:r>
            <w:r w:rsidRPr="00440FC0">
              <w:rPr>
                <w:color w:val="000000" w:themeColor="text1"/>
                <w:spacing w:val="-4"/>
                <w:sz w:val="24"/>
              </w:rPr>
              <w:t xml:space="preserve">adanya </w:t>
            </w:r>
            <w:r w:rsidRPr="00440FC0">
              <w:rPr>
                <w:color w:val="000000" w:themeColor="text1"/>
                <w:sz w:val="24"/>
              </w:rPr>
              <w:t>percabangan pararel</w:t>
            </w:r>
            <w:r w:rsidRPr="00440FC0">
              <w:rPr>
                <w:color w:val="000000" w:themeColor="text1"/>
                <w:spacing w:val="15"/>
                <w:sz w:val="24"/>
              </w:rPr>
              <w:t xml:space="preserve"> </w:t>
            </w:r>
            <w:r w:rsidRPr="00440FC0">
              <w:rPr>
                <w:color w:val="000000" w:themeColor="text1"/>
                <w:spacing w:val="-5"/>
                <w:sz w:val="24"/>
              </w:rPr>
              <w:t>dari</w:t>
            </w:r>
          </w:p>
          <w:p w:rsidR="00B772D7" w:rsidRPr="00440FC0" w:rsidRDefault="00B772D7" w:rsidP="001D3C09">
            <w:pPr>
              <w:pStyle w:val="TableParagraph"/>
              <w:spacing w:line="360" w:lineRule="auto"/>
              <w:ind w:left="106"/>
              <w:rPr>
                <w:color w:val="000000" w:themeColor="text1"/>
                <w:sz w:val="24"/>
              </w:rPr>
            </w:pPr>
            <w:r w:rsidRPr="00440FC0">
              <w:rPr>
                <w:color w:val="000000" w:themeColor="text1"/>
                <w:sz w:val="24"/>
              </w:rPr>
              <w:t>aktivitas.</w:t>
            </w:r>
          </w:p>
        </w:tc>
      </w:tr>
      <w:tr w:rsidR="00B772D7" w:rsidRPr="00440FC0" w:rsidTr="00E23E87">
        <w:trPr>
          <w:trHeight w:val="2071"/>
        </w:trPr>
        <w:tc>
          <w:tcPr>
            <w:tcW w:w="567" w:type="dxa"/>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6.</w:t>
            </w:r>
          </w:p>
        </w:tc>
        <w:tc>
          <w:tcPr>
            <w:tcW w:w="1418" w:type="dxa"/>
          </w:tcPr>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line="360" w:lineRule="auto"/>
              <w:ind w:left="203"/>
              <w:rPr>
                <w:color w:val="000000" w:themeColor="text1"/>
                <w:sz w:val="20"/>
              </w:rPr>
            </w:pPr>
            <w:r w:rsidRPr="00440FC0">
              <w:rPr>
                <w:noProof/>
                <w:color w:val="000000" w:themeColor="text1"/>
                <w:sz w:val="20"/>
                <w:lang w:val="id-ID" w:eastAsia="id-ID"/>
              </w:rPr>
              <mc:AlternateContent>
                <mc:Choice Requires="wpg">
                  <w:drawing>
                    <wp:inline distT="0" distB="0" distL="0" distR="0" wp14:anchorId="1ED36A6D" wp14:editId="2FA68F1F">
                      <wp:extent cx="210185" cy="210820"/>
                      <wp:effectExtent l="12700" t="6985" r="5715" b="10795"/>
                      <wp:docPr id="78"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10185" cy="210820"/>
                                <a:chOff x="0" y="0"/>
                                <a:chExt cx="331" cy="332"/>
                              </a:xfrm>
                            </wpg:grpSpPr>
                            <wps:wsp>
                              <wps:cNvPr id="79" name="Freeform 79"/>
                              <wps:cNvSpPr>
                                <a:spLocks/>
                              </wps:cNvSpPr>
                              <wps:spPr bwMode="auto">
                                <a:xfrm>
                                  <a:off x="37" y="37"/>
                                  <a:ext cx="286" cy="287"/>
                                </a:xfrm>
                                <a:custGeom>
                                  <a:avLst/>
                                  <a:gdLst>
                                    <a:gd name="T0" fmla="+- 0 180 38"/>
                                    <a:gd name="T1" fmla="*/ T0 w 286"/>
                                    <a:gd name="T2" fmla="+- 0 38 38"/>
                                    <a:gd name="T3" fmla="*/ 38 h 287"/>
                                    <a:gd name="T4" fmla="+- 0 125 38"/>
                                    <a:gd name="T5" fmla="*/ T4 w 286"/>
                                    <a:gd name="T6" fmla="+- 0 49 38"/>
                                    <a:gd name="T7" fmla="*/ 49 h 287"/>
                                    <a:gd name="T8" fmla="+- 0 79 38"/>
                                    <a:gd name="T9" fmla="*/ T8 w 286"/>
                                    <a:gd name="T10" fmla="+- 0 80 38"/>
                                    <a:gd name="T11" fmla="*/ 80 h 287"/>
                                    <a:gd name="T12" fmla="+- 0 49 38"/>
                                    <a:gd name="T13" fmla="*/ T12 w 286"/>
                                    <a:gd name="T14" fmla="+- 0 125 38"/>
                                    <a:gd name="T15" fmla="*/ 125 h 287"/>
                                    <a:gd name="T16" fmla="+- 0 38 38"/>
                                    <a:gd name="T17" fmla="*/ T16 w 286"/>
                                    <a:gd name="T18" fmla="+- 0 181 38"/>
                                    <a:gd name="T19" fmla="*/ 181 h 287"/>
                                    <a:gd name="T20" fmla="+- 0 49 38"/>
                                    <a:gd name="T21" fmla="*/ T20 w 286"/>
                                    <a:gd name="T22" fmla="+- 0 236 38"/>
                                    <a:gd name="T23" fmla="*/ 236 h 287"/>
                                    <a:gd name="T24" fmla="+- 0 79 38"/>
                                    <a:gd name="T25" fmla="*/ T24 w 286"/>
                                    <a:gd name="T26" fmla="+- 0 282 38"/>
                                    <a:gd name="T27" fmla="*/ 282 h 287"/>
                                    <a:gd name="T28" fmla="+- 0 125 38"/>
                                    <a:gd name="T29" fmla="*/ T28 w 286"/>
                                    <a:gd name="T30" fmla="+- 0 313 38"/>
                                    <a:gd name="T31" fmla="*/ 313 h 287"/>
                                    <a:gd name="T32" fmla="+- 0 180 38"/>
                                    <a:gd name="T33" fmla="*/ T32 w 286"/>
                                    <a:gd name="T34" fmla="+- 0 324 38"/>
                                    <a:gd name="T35" fmla="*/ 324 h 287"/>
                                    <a:gd name="T36" fmla="+- 0 236 38"/>
                                    <a:gd name="T37" fmla="*/ T36 w 286"/>
                                    <a:gd name="T38" fmla="+- 0 313 38"/>
                                    <a:gd name="T39" fmla="*/ 313 h 287"/>
                                    <a:gd name="T40" fmla="+- 0 281 38"/>
                                    <a:gd name="T41" fmla="*/ T40 w 286"/>
                                    <a:gd name="T42" fmla="+- 0 282 38"/>
                                    <a:gd name="T43" fmla="*/ 282 h 287"/>
                                    <a:gd name="T44" fmla="+- 0 312 38"/>
                                    <a:gd name="T45" fmla="*/ T44 w 286"/>
                                    <a:gd name="T46" fmla="+- 0 236 38"/>
                                    <a:gd name="T47" fmla="*/ 236 h 287"/>
                                    <a:gd name="T48" fmla="+- 0 323 38"/>
                                    <a:gd name="T49" fmla="*/ T48 w 286"/>
                                    <a:gd name="T50" fmla="+- 0 181 38"/>
                                    <a:gd name="T51" fmla="*/ 181 h 287"/>
                                    <a:gd name="T52" fmla="+- 0 312 38"/>
                                    <a:gd name="T53" fmla="*/ T52 w 286"/>
                                    <a:gd name="T54" fmla="+- 0 125 38"/>
                                    <a:gd name="T55" fmla="*/ 125 h 287"/>
                                    <a:gd name="T56" fmla="+- 0 281 38"/>
                                    <a:gd name="T57" fmla="*/ T56 w 286"/>
                                    <a:gd name="T58" fmla="+- 0 80 38"/>
                                    <a:gd name="T59" fmla="*/ 80 h 287"/>
                                    <a:gd name="T60" fmla="+- 0 236 38"/>
                                    <a:gd name="T61" fmla="*/ T60 w 286"/>
                                    <a:gd name="T62" fmla="+- 0 49 38"/>
                                    <a:gd name="T63" fmla="*/ 49 h 287"/>
                                    <a:gd name="T64" fmla="+- 0 180 38"/>
                                    <a:gd name="T65" fmla="*/ T64 w 286"/>
                                    <a:gd name="T66" fmla="+- 0 38 38"/>
                                    <a:gd name="T67" fmla="*/ 38 h 2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286" h="287">
                                      <a:moveTo>
                                        <a:pt x="142" y="0"/>
                                      </a:moveTo>
                                      <a:lnTo>
                                        <a:pt x="87" y="11"/>
                                      </a:lnTo>
                                      <a:lnTo>
                                        <a:pt x="41" y="42"/>
                                      </a:lnTo>
                                      <a:lnTo>
                                        <a:pt x="11" y="87"/>
                                      </a:lnTo>
                                      <a:lnTo>
                                        <a:pt x="0" y="143"/>
                                      </a:lnTo>
                                      <a:lnTo>
                                        <a:pt x="11" y="198"/>
                                      </a:lnTo>
                                      <a:lnTo>
                                        <a:pt x="41" y="244"/>
                                      </a:lnTo>
                                      <a:lnTo>
                                        <a:pt x="87" y="275"/>
                                      </a:lnTo>
                                      <a:lnTo>
                                        <a:pt x="142" y="286"/>
                                      </a:lnTo>
                                      <a:lnTo>
                                        <a:pt x="198" y="275"/>
                                      </a:lnTo>
                                      <a:lnTo>
                                        <a:pt x="243" y="244"/>
                                      </a:lnTo>
                                      <a:lnTo>
                                        <a:pt x="274" y="198"/>
                                      </a:lnTo>
                                      <a:lnTo>
                                        <a:pt x="285" y="143"/>
                                      </a:lnTo>
                                      <a:lnTo>
                                        <a:pt x="274" y="87"/>
                                      </a:lnTo>
                                      <a:lnTo>
                                        <a:pt x="243" y="42"/>
                                      </a:lnTo>
                                      <a:lnTo>
                                        <a:pt x="198" y="11"/>
                                      </a:lnTo>
                                      <a:lnTo>
                                        <a:pt x="142" y="0"/>
                                      </a:lnTo>
                                      <a:close/>
                                    </a:path>
                                  </a:pathLst>
                                </a:custGeom>
                                <a:solidFill>
                                  <a:srgbClr val="C0BEC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80"/>
                              <wps:cNvSpPr>
                                <a:spLocks/>
                              </wps:cNvSpPr>
                              <wps:spPr bwMode="auto">
                                <a:xfrm>
                                  <a:off x="37" y="37"/>
                                  <a:ext cx="286" cy="287"/>
                                </a:xfrm>
                                <a:custGeom>
                                  <a:avLst/>
                                  <a:gdLst>
                                    <a:gd name="T0" fmla="+- 0 323 38"/>
                                    <a:gd name="T1" fmla="*/ T0 w 286"/>
                                    <a:gd name="T2" fmla="+- 0 181 38"/>
                                    <a:gd name="T3" fmla="*/ 181 h 287"/>
                                    <a:gd name="T4" fmla="+- 0 312 38"/>
                                    <a:gd name="T5" fmla="*/ T4 w 286"/>
                                    <a:gd name="T6" fmla="+- 0 125 38"/>
                                    <a:gd name="T7" fmla="*/ 125 h 287"/>
                                    <a:gd name="T8" fmla="+- 0 281 38"/>
                                    <a:gd name="T9" fmla="*/ T8 w 286"/>
                                    <a:gd name="T10" fmla="+- 0 80 38"/>
                                    <a:gd name="T11" fmla="*/ 80 h 287"/>
                                    <a:gd name="T12" fmla="+- 0 236 38"/>
                                    <a:gd name="T13" fmla="*/ T12 w 286"/>
                                    <a:gd name="T14" fmla="+- 0 49 38"/>
                                    <a:gd name="T15" fmla="*/ 49 h 287"/>
                                    <a:gd name="T16" fmla="+- 0 180 38"/>
                                    <a:gd name="T17" fmla="*/ T16 w 286"/>
                                    <a:gd name="T18" fmla="+- 0 38 38"/>
                                    <a:gd name="T19" fmla="*/ 38 h 287"/>
                                    <a:gd name="T20" fmla="+- 0 125 38"/>
                                    <a:gd name="T21" fmla="*/ T20 w 286"/>
                                    <a:gd name="T22" fmla="+- 0 49 38"/>
                                    <a:gd name="T23" fmla="*/ 49 h 287"/>
                                    <a:gd name="T24" fmla="+- 0 79 38"/>
                                    <a:gd name="T25" fmla="*/ T24 w 286"/>
                                    <a:gd name="T26" fmla="+- 0 80 38"/>
                                    <a:gd name="T27" fmla="*/ 80 h 287"/>
                                    <a:gd name="T28" fmla="+- 0 49 38"/>
                                    <a:gd name="T29" fmla="*/ T28 w 286"/>
                                    <a:gd name="T30" fmla="+- 0 125 38"/>
                                    <a:gd name="T31" fmla="*/ 125 h 287"/>
                                    <a:gd name="T32" fmla="+- 0 38 38"/>
                                    <a:gd name="T33" fmla="*/ T32 w 286"/>
                                    <a:gd name="T34" fmla="+- 0 181 38"/>
                                    <a:gd name="T35" fmla="*/ 181 h 287"/>
                                    <a:gd name="T36" fmla="+- 0 49 38"/>
                                    <a:gd name="T37" fmla="*/ T36 w 286"/>
                                    <a:gd name="T38" fmla="+- 0 236 38"/>
                                    <a:gd name="T39" fmla="*/ 236 h 287"/>
                                    <a:gd name="T40" fmla="+- 0 79 38"/>
                                    <a:gd name="T41" fmla="*/ T40 w 286"/>
                                    <a:gd name="T42" fmla="+- 0 282 38"/>
                                    <a:gd name="T43" fmla="*/ 282 h 287"/>
                                    <a:gd name="T44" fmla="+- 0 125 38"/>
                                    <a:gd name="T45" fmla="*/ T44 w 286"/>
                                    <a:gd name="T46" fmla="+- 0 313 38"/>
                                    <a:gd name="T47" fmla="*/ 313 h 287"/>
                                    <a:gd name="T48" fmla="+- 0 180 38"/>
                                    <a:gd name="T49" fmla="*/ T48 w 286"/>
                                    <a:gd name="T50" fmla="+- 0 324 38"/>
                                    <a:gd name="T51" fmla="*/ 324 h 287"/>
                                    <a:gd name="T52" fmla="+- 0 236 38"/>
                                    <a:gd name="T53" fmla="*/ T52 w 286"/>
                                    <a:gd name="T54" fmla="+- 0 313 38"/>
                                    <a:gd name="T55" fmla="*/ 313 h 287"/>
                                    <a:gd name="T56" fmla="+- 0 281 38"/>
                                    <a:gd name="T57" fmla="*/ T56 w 286"/>
                                    <a:gd name="T58" fmla="+- 0 282 38"/>
                                    <a:gd name="T59" fmla="*/ 282 h 287"/>
                                    <a:gd name="T60" fmla="+- 0 312 38"/>
                                    <a:gd name="T61" fmla="*/ T60 w 286"/>
                                    <a:gd name="T62" fmla="+- 0 236 38"/>
                                    <a:gd name="T63" fmla="*/ 236 h 287"/>
                                    <a:gd name="T64" fmla="+- 0 323 38"/>
                                    <a:gd name="T65" fmla="*/ T64 w 286"/>
                                    <a:gd name="T66" fmla="+- 0 181 38"/>
                                    <a:gd name="T67" fmla="*/ 181 h 2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286" h="287">
                                      <a:moveTo>
                                        <a:pt x="285" y="143"/>
                                      </a:moveTo>
                                      <a:lnTo>
                                        <a:pt x="274" y="87"/>
                                      </a:lnTo>
                                      <a:lnTo>
                                        <a:pt x="243" y="42"/>
                                      </a:lnTo>
                                      <a:lnTo>
                                        <a:pt x="198" y="11"/>
                                      </a:lnTo>
                                      <a:lnTo>
                                        <a:pt x="142" y="0"/>
                                      </a:lnTo>
                                      <a:lnTo>
                                        <a:pt x="87" y="11"/>
                                      </a:lnTo>
                                      <a:lnTo>
                                        <a:pt x="41" y="42"/>
                                      </a:lnTo>
                                      <a:lnTo>
                                        <a:pt x="11" y="87"/>
                                      </a:lnTo>
                                      <a:lnTo>
                                        <a:pt x="0" y="143"/>
                                      </a:lnTo>
                                      <a:lnTo>
                                        <a:pt x="11" y="198"/>
                                      </a:lnTo>
                                      <a:lnTo>
                                        <a:pt x="41" y="244"/>
                                      </a:lnTo>
                                      <a:lnTo>
                                        <a:pt x="87" y="275"/>
                                      </a:lnTo>
                                      <a:lnTo>
                                        <a:pt x="142" y="286"/>
                                      </a:lnTo>
                                      <a:lnTo>
                                        <a:pt x="198" y="275"/>
                                      </a:lnTo>
                                      <a:lnTo>
                                        <a:pt x="243" y="244"/>
                                      </a:lnTo>
                                      <a:lnTo>
                                        <a:pt x="274" y="198"/>
                                      </a:lnTo>
                                      <a:lnTo>
                                        <a:pt x="285" y="143"/>
                                      </a:lnTo>
                                      <a:close/>
                                    </a:path>
                                  </a:pathLst>
                                </a:custGeom>
                                <a:noFill/>
                                <a:ln w="9550">
                                  <a:solidFill>
                                    <a:srgbClr val="C0BEC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1" name="Picture 8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7" y="7"/>
                                  <a:ext cx="286" cy="2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2" name="Freeform 82"/>
                              <wps:cNvSpPr>
                                <a:spLocks/>
                              </wps:cNvSpPr>
                              <wps:spPr bwMode="auto">
                                <a:xfrm>
                                  <a:off x="7" y="7"/>
                                  <a:ext cx="286" cy="287"/>
                                </a:xfrm>
                                <a:custGeom>
                                  <a:avLst/>
                                  <a:gdLst>
                                    <a:gd name="T0" fmla="+- 0 293 8"/>
                                    <a:gd name="T1" fmla="*/ T0 w 286"/>
                                    <a:gd name="T2" fmla="+- 0 151 8"/>
                                    <a:gd name="T3" fmla="*/ 151 h 287"/>
                                    <a:gd name="T4" fmla="+- 0 282 8"/>
                                    <a:gd name="T5" fmla="*/ T4 w 286"/>
                                    <a:gd name="T6" fmla="+- 0 95 8"/>
                                    <a:gd name="T7" fmla="*/ 95 h 287"/>
                                    <a:gd name="T8" fmla="+- 0 251 8"/>
                                    <a:gd name="T9" fmla="*/ T8 w 286"/>
                                    <a:gd name="T10" fmla="+- 0 49 8"/>
                                    <a:gd name="T11" fmla="*/ 49 h 287"/>
                                    <a:gd name="T12" fmla="+- 0 206 8"/>
                                    <a:gd name="T13" fmla="*/ T12 w 286"/>
                                    <a:gd name="T14" fmla="+- 0 19 8"/>
                                    <a:gd name="T15" fmla="*/ 19 h 287"/>
                                    <a:gd name="T16" fmla="+- 0 150 8"/>
                                    <a:gd name="T17" fmla="*/ T16 w 286"/>
                                    <a:gd name="T18" fmla="+- 0 8 8"/>
                                    <a:gd name="T19" fmla="*/ 8 h 287"/>
                                    <a:gd name="T20" fmla="+- 0 95 8"/>
                                    <a:gd name="T21" fmla="*/ T20 w 286"/>
                                    <a:gd name="T22" fmla="+- 0 19 8"/>
                                    <a:gd name="T23" fmla="*/ 19 h 287"/>
                                    <a:gd name="T24" fmla="+- 0 49 8"/>
                                    <a:gd name="T25" fmla="*/ T24 w 286"/>
                                    <a:gd name="T26" fmla="+- 0 49 8"/>
                                    <a:gd name="T27" fmla="*/ 49 h 287"/>
                                    <a:gd name="T28" fmla="+- 0 19 8"/>
                                    <a:gd name="T29" fmla="*/ T28 w 286"/>
                                    <a:gd name="T30" fmla="+- 0 95 8"/>
                                    <a:gd name="T31" fmla="*/ 95 h 287"/>
                                    <a:gd name="T32" fmla="+- 0 8 8"/>
                                    <a:gd name="T33" fmla="*/ T32 w 286"/>
                                    <a:gd name="T34" fmla="+- 0 151 8"/>
                                    <a:gd name="T35" fmla="*/ 151 h 287"/>
                                    <a:gd name="T36" fmla="+- 0 19 8"/>
                                    <a:gd name="T37" fmla="*/ T36 w 286"/>
                                    <a:gd name="T38" fmla="+- 0 206 8"/>
                                    <a:gd name="T39" fmla="*/ 206 h 287"/>
                                    <a:gd name="T40" fmla="+- 0 49 8"/>
                                    <a:gd name="T41" fmla="*/ T40 w 286"/>
                                    <a:gd name="T42" fmla="+- 0 252 8"/>
                                    <a:gd name="T43" fmla="*/ 252 h 287"/>
                                    <a:gd name="T44" fmla="+- 0 95 8"/>
                                    <a:gd name="T45" fmla="*/ T44 w 286"/>
                                    <a:gd name="T46" fmla="+- 0 282 8"/>
                                    <a:gd name="T47" fmla="*/ 282 h 287"/>
                                    <a:gd name="T48" fmla="+- 0 150 8"/>
                                    <a:gd name="T49" fmla="*/ T48 w 286"/>
                                    <a:gd name="T50" fmla="+- 0 294 8"/>
                                    <a:gd name="T51" fmla="*/ 294 h 287"/>
                                    <a:gd name="T52" fmla="+- 0 206 8"/>
                                    <a:gd name="T53" fmla="*/ T52 w 286"/>
                                    <a:gd name="T54" fmla="+- 0 282 8"/>
                                    <a:gd name="T55" fmla="*/ 282 h 287"/>
                                    <a:gd name="T56" fmla="+- 0 251 8"/>
                                    <a:gd name="T57" fmla="*/ T56 w 286"/>
                                    <a:gd name="T58" fmla="+- 0 252 8"/>
                                    <a:gd name="T59" fmla="*/ 252 h 287"/>
                                    <a:gd name="T60" fmla="+- 0 282 8"/>
                                    <a:gd name="T61" fmla="*/ T60 w 286"/>
                                    <a:gd name="T62" fmla="+- 0 206 8"/>
                                    <a:gd name="T63" fmla="*/ 206 h 287"/>
                                    <a:gd name="T64" fmla="+- 0 293 8"/>
                                    <a:gd name="T65" fmla="*/ T64 w 286"/>
                                    <a:gd name="T66" fmla="+- 0 151 8"/>
                                    <a:gd name="T67" fmla="*/ 151 h 2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286" h="287">
                                      <a:moveTo>
                                        <a:pt x="285" y="143"/>
                                      </a:moveTo>
                                      <a:lnTo>
                                        <a:pt x="274" y="87"/>
                                      </a:lnTo>
                                      <a:lnTo>
                                        <a:pt x="243" y="41"/>
                                      </a:lnTo>
                                      <a:lnTo>
                                        <a:pt x="198" y="11"/>
                                      </a:lnTo>
                                      <a:lnTo>
                                        <a:pt x="142" y="0"/>
                                      </a:lnTo>
                                      <a:lnTo>
                                        <a:pt x="87" y="11"/>
                                      </a:lnTo>
                                      <a:lnTo>
                                        <a:pt x="41" y="41"/>
                                      </a:lnTo>
                                      <a:lnTo>
                                        <a:pt x="11" y="87"/>
                                      </a:lnTo>
                                      <a:lnTo>
                                        <a:pt x="0" y="143"/>
                                      </a:lnTo>
                                      <a:lnTo>
                                        <a:pt x="11" y="198"/>
                                      </a:lnTo>
                                      <a:lnTo>
                                        <a:pt x="41" y="244"/>
                                      </a:lnTo>
                                      <a:lnTo>
                                        <a:pt x="87" y="274"/>
                                      </a:lnTo>
                                      <a:lnTo>
                                        <a:pt x="142" y="286"/>
                                      </a:lnTo>
                                      <a:lnTo>
                                        <a:pt x="198" y="274"/>
                                      </a:lnTo>
                                      <a:lnTo>
                                        <a:pt x="243" y="244"/>
                                      </a:lnTo>
                                      <a:lnTo>
                                        <a:pt x="274" y="198"/>
                                      </a:lnTo>
                                      <a:lnTo>
                                        <a:pt x="285" y="143"/>
                                      </a:lnTo>
                                      <a:close/>
                                    </a:path>
                                  </a:pathLst>
                                </a:custGeom>
                                <a:noFill/>
                                <a:ln w="95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 name="Freeform 83"/>
                              <wps:cNvSpPr>
                                <a:spLocks/>
                              </wps:cNvSpPr>
                              <wps:spPr bwMode="auto">
                                <a:xfrm>
                                  <a:off x="97" y="97"/>
                                  <a:ext cx="106" cy="106"/>
                                </a:xfrm>
                                <a:custGeom>
                                  <a:avLst/>
                                  <a:gdLst>
                                    <a:gd name="T0" fmla="+- 0 150 98"/>
                                    <a:gd name="T1" fmla="*/ T0 w 106"/>
                                    <a:gd name="T2" fmla="+- 0 98 98"/>
                                    <a:gd name="T3" fmla="*/ 98 h 106"/>
                                    <a:gd name="T4" fmla="+- 0 130 98"/>
                                    <a:gd name="T5" fmla="*/ T4 w 106"/>
                                    <a:gd name="T6" fmla="+- 0 102 98"/>
                                    <a:gd name="T7" fmla="*/ 102 h 106"/>
                                    <a:gd name="T8" fmla="+- 0 113 98"/>
                                    <a:gd name="T9" fmla="*/ T8 w 106"/>
                                    <a:gd name="T10" fmla="+- 0 113 98"/>
                                    <a:gd name="T11" fmla="*/ 113 h 106"/>
                                    <a:gd name="T12" fmla="+- 0 102 98"/>
                                    <a:gd name="T13" fmla="*/ T12 w 106"/>
                                    <a:gd name="T14" fmla="+- 0 130 98"/>
                                    <a:gd name="T15" fmla="*/ 130 h 106"/>
                                    <a:gd name="T16" fmla="+- 0 98 98"/>
                                    <a:gd name="T17" fmla="*/ T16 w 106"/>
                                    <a:gd name="T18" fmla="+- 0 151 98"/>
                                    <a:gd name="T19" fmla="*/ 151 h 106"/>
                                    <a:gd name="T20" fmla="+- 0 102 98"/>
                                    <a:gd name="T21" fmla="*/ T20 w 106"/>
                                    <a:gd name="T22" fmla="+- 0 171 98"/>
                                    <a:gd name="T23" fmla="*/ 171 h 106"/>
                                    <a:gd name="T24" fmla="+- 0 113 98"/>
                                    <a:gd name="T25" fmla="*/ T24 w 106"/>
                                    <a:gd name="T26" fmla="+- 0 188 98"/>
                                    <a:gd name="T27" fmla="*/ 188 h 106"/>
                                    <a:gd name="T28" fmla="+- 0 130 98"/>
                                    <a:gd name="T29" fmla="*/ T28 w 106"/>
                                    <a:gd name="T30" fmla="+- 0 199 98"/>
                                    <a:gd name="T31" fmla="*/ 199 h 106"/>
                                    <a:gd name="T32" fmla="+- 0 150 98"/>
                                    <a:gd name="T33" fmla="*/ T32 w 106"/>
                                    <a:gd name="T34" fmla="+- 0 203 98"/>
                                    <a:gd name="T35" fmla="*/ 203 h 106"/>
                                    <a:gd name="T36" fmla="+- 0 171 98"/>
                                    <a:gd name="T37" fmla="*/ T36 w 106"/>
                                    <a:gd name="T38" fmla="+- 0 199 98"/>
                                    <a:gd name="T39" fmla="*/ 199 h 106"/>
                                    <a:gd name="T40" fmla="+- 0 187 98"/>
                                    <a:gd name="T41" fmla="*/ T40 w 106"/>
                                    <a:gd name="T42" fmla="+- 0 188 98"/>
                                    <a:gd name="T43" fmla="*/ 188 h 106"/>
                                    <a:gd name="T44" fmla="+- 0 199 98"/>
                                    <a:gd name="T45" fmla="*/ T44 w 106"/>
                                    <a:gd name="T46" fmla="+- 0 171 98"/>
                                    <a:gd name="T47" fmla="*/ 171 h 106"/>
                                    <a:gd name="T48" fmla="+- 0 203 98"/>
                                    <a:gd name="T49" fmla="*/ T48 w 106"/>
                                    <a:gd name="T50" fmla="+- 0 151 98"/>
                                    <a:gd name="T51" fmla="*/ 151 h 106"/>
                                    <a:gd name="T52" fmla="+- 0 199 98"/>
                                    <a:gd name="T53" fmla="*/ T52 w 106"/>
                                    <a:gd name="T54" fmla="+- 0 130 98"/>
                                    <a:gd name="T55" fmla="*/ 130 h 106"/>
                                    <a:gd name="T56" fmla="+- 0 187 98"/>
                                    <a:gd name="T57" fmla="*/ T56 w 106"/>
                                    <a:gd name="T58" fmla="+- 0 113 98"/>
                                    <a:gd name="T59" fmla="*/ 113 h 106"/>
                                    <a:gd name="T60" fmla="+- 0 171 98"/>
                                    <a:gd name="T61" fmla="*/ T60 w 106"/>
                                    <a:gd name="T62" fmla="+- 0 102 98"/>
                                    <a:gd name="T63" fmla="*/ 102 h 106"/>
                                    <a:gd name="T64" fmla="+- 0 150 98"/>
                                    <a:gd name="T65" fmla="*/ T64 w 106"/>
                                    <a:gd name="T66" fmla="+- 0 98 98"/>
                                    <a:gd name="T67" fmla="*/ 98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6" h="106">
                                      <a:moveTo>
                                        <a:pt x="52" y="0"/>
                                      </a:moveTo>
                                      <a:lnTo>
                                        <a:pt x="32" y="4"/>
                                      </a:lnTo>
                                      <a:lnTo>
                                        <a:pt x="15" y="15"/>
                                      </a:lnTo>
                                      <a:lnTo>
                                        <a:pt x="4" y="32"/>
                                      </a:lnTo>
                                      <a:lnTo>
                                        <a:pt x="0" y="53"/>
                                      </a:lnTo>
                                      <a:lnTo>
                                        <a:pt x="4" y="73"/>
                                      </a:lnTo>
                                      <a:lnTo>
                                        <a:pt x="15" y="90"/>
                                      </a:lnTo>
                                      <a:lnTo>
                                        <a:pt x="32" y="101"/>
                                      </a:lnTo>
                                      <a:lnTo>
                                        <a:pt x="52" y="105"/>
                                      </a:lnTo>
                                      <a:lnTo>
                                        <a:pt x="73" y="101"/>
                                      </a:lnTo>
                                      <a:lnTo>
                                        <a:pt x="89" y="90"/>
                                      </a:lnTo>
                                      <a:lnTo>
                                        <a:pt x="101" y="73"/>
                                      </a:lnTo>
                                      <a:lnTo>
                                        <a:pt x="105" y="53"/>
                                      </a:lnTo>
                                      <a:lnTo>
                                        <a:pt x="101" y="32"/>
                                      </a:lnTo>
                                      <a:lnTo>
                                        <a:pt x="89" y="15"/>
                                      </a:lnTo>
                                      <a:lnTo>
                                        <a:pt x="73" y="4"/>
                                      </a:lnTo>
                                      <a:lnTo>
                                        <a:pt x="5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84"/>
                              <wps:cNvSpPr>
                                <a:spLocks/>
                              </wps:cNvSpPr>
                              <wps:spPr bwMode="auto">
                                <a:xfrm>
                                  <a:off x="97" y="97"/>
                                  <a:ext cx="106" cy="106"/>
                                </a:xfrm>
                                <a:custGeom>
                                  <a:avLst/>
                                  <a:gdLst>
                                    <a:gd name="T0" fmla="+- 0 203 98"/>
                                    <a:gd name="T1" fmla="*/ T0 w 106"/>
                                    <a:gd name="T2" fmla="+- 0 151 98"/>
                                    <a:gd name="T3" fmla="*/ 151 h 106"/>
                                    <a:gd name="T4" fmla="+- 0 199 98"/>
                                    <a:gd name="T5" fmla="*/ T4 w 106"/>
                                    <a:gd name="T6" fmla="+- 0 130 98"/>
                                    <a:gd name="T7" fmla="*/ 130 h 106"/>
                                    <a:gd name="T8" fmla="+- 0 187 98"/>
                                    <a:gd name="T9" fmla="*/ T8 w 106"/>
                                    <a:gd name="T10" fmla="+- 0 113 98"/>
                                    <a:gd name="T11" fmla="*/ 113 h 106"/>
                                    <a:gd name="T12" fmla="+- 0 171 98"/>
                                    <a:gd name="T13" fmla="*/ T12 w 106"/>
                                    <a:gd name="T14" fmla="+- 0 102 98"/>
                                    <a:gd name="T15" fmla="*/ 102 h 106"/>
                                    <a:gd name="T16" fmla="+- 0 150 98"/>
                                    <a:gd name="T17" fmla="*/ T16 w 106"/>
                                    <a:gd name="T18" fmla="+- 0 98 98"/>
                                    <a:gd name="T19" fmla="*/ 98 h 106"/>
                                    <a:gd name="T20" fmla="+- 0 130 98"/>
                                    <a:gd name="T21" fmla="*/ T20 w 106"/>
                                    <a:gd name="T22" fmla="+- 0 102 98"/>
                                    <a:gd name="T23" fmla="*/ 102 h 106"/>
                                    <a:gd name="T24" fmla="+- 0 113 98"/>
                                    <a:gd name="T25" fmla="*/ T24 w 106"/>
                                    <a:gd name="T26" fmla="+- 0 113 98"/>
                                    <a:gd name="T27" fmla="*/ 113 h 106"/>
                                    <a:gd name="T28" fmla="+- 0 102 98"/>
                                    <a:gd name="T29" fmla="*/ T28 w 106"/>
                                    <a:gd name="T30" fmla="+- 0 130 98"/>
                                    <a:gd name="T31" fmla="*/ 130 h 106"/>
                                    <a:gd name="T32" fmla="+- 0 98 98"/>
                                    <a:gd name="T33" fmla="*/ T32 w 106"/>
                                    <a:gd name="T34" fmla="+- 0 151 98"/>
                                    <a:gd name="T35" fmla="*/ 151 h 106"/>
                                    <a:gd name="T36" fmla="+- 0 102 98"/>
                                    <a:gd name="T37" fmla="*/ T36 w 106"/>
                                    <a:gd name="T38" fmla="+- 0 171 98"/>
                                    <a:gd name="T39" fmla="*/ 171 h 106"/>
                                    <a:gd name="T40" fmla="+- 0 113 98"/>
                                    <a:gd name="T41" fmla="*/ T40 w 106"/>
                                    <a:gd name="T42" fmla="+- 0 188 98"/>
                                    <a:gd name="T43" fmla="*/ 188 h 106"/>
                                    <a:gd name="T44" fmla="+- 0 130 98"/>
                                    <a:gd name="T45" fmla="*/ T44 w 106"/>
                                    <a:gd name="T46" fmla="+- 0 199 98"/>
                                    <a:gd name="T47" fmla="*/ 199 h 106"/>
                                    <a:gd name="T48" fmla="+- 0 150 98"/>
                                    <a:gd name="T49" fmla="*/ T48 w 106"/>
                                    <a:gd name="T50" fmla="+- 0 203 98"/>
                                    <a:gd name="T51" fmla="*/ 203 h 106"/>
                                    <a:gd name="T52" fmla="+- 0 171 98"/>
                                    <a:gd name="T53" fmla="*/ T52 w 106"/>
                                    <a:gd name="T54" fmla="+- 0 199 98"/>
                                    <a:gd name="T55" fmla="*/ 199 h 106"/>
                                    <a:gd name="T56" fmla="+- 0 187 98"/>
                                    <a:gd name="T57" fmla="*/ T56 w 106"/>
                                    <a:gd name="T58" fmla="+- 0 188 98"/>
                                    <a:gd name="T59" fmla="*/ 188 h 106"/>
                                    <a:gd name="T60" fmla="+- 0 199 98"/>
                                    <a:gd name="T61" fmla="*/ T60 w 106"/>
                                    <a:gd name="T62" fmla="+- 0 171 98"/>
                                    <a:gd name="T63" fmla="*/ 171 h 106"/>
                                    <a:gd name="T64" fmla="+- 0 203 98"/>
                                    <a:gd name="T65" fmla="*/ T64 w 106"/>
                                    <a:gd name="T66" fmla="+- 0 151 98"/>
                                    <a:gd name="T67" fmla="*/ 151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6" h="106">
                                      <a:moveTo>
                                        <a:pt x="105" y="53"/>
                                      </a:moveTo>
                                      <a:lnTo>
                                        <a:pt x="101" y="32"/>
                                      </a:lnTo>
                                      <a:lnTo>
                                        <a:pt x="89" y="15"/>
                                      </a:lnTo>
                                      <a:lnTo>
                                        <a:pt x="73" y="4"/>
                                      </a:lnTo>
                                      <a:lnTo>
                                        <a:pt x="52" y="0"/>
                                      </a:lnTo>
                                      <a:lnTo>
                                        <a:pt x="32" y="4"/>
                                      </a:lnTo>
                                      <a:lnTo>
                                        <a:pt x="15" y="15"/>
                                      </a:lnTo>
                                      <a:lnTo>
                                        <a:pt x="4" y="32"/>
                                      </a:lnTo>
                                      <a:lnTo>
                                        <a:pt x="0" y="53"/>
                                      </a:lnTo>
                                      <a:lnTo>
                                        <a:pt x="4" y="73"/>
                                      </a:lnTo>
                                      <a:lnTo>
                                        <a:pt x="15" y="90"/>
                                      </a:lnTo>
                                      <a:lnTo>
                                        <a:pt x="32" y="101"/>
                                      </a:lnTo>
                                      <a:lnTo>
                                        <a:pt x="52" y="105"/>
                                      </a:lnTo>
                                      <a:lnTo>
                                        <a:pt x="73" y="101"/>
                                      </a:lnTo>
                                      <a:lnTo>
                                        <a:pt x="89" y="90"/>
                                      </a:lnTo>
                                      <a:lnTo>
                                        <a:pt x="101" y="73"/>
                                      </a:lnTo>
                                      <a:lnTo>
                                        <a:pt x="105" y="53"/>
                                      </a:lnTo>
                                      <a:close/>
                                    </a:path>
                                  </a:pathLst>
                                </a:custGeom>
                                <a:noFill/>
                                <a:ln w="955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0D0C3B6" id="Group 78" o:spid="_x0000_s1026" style="width:16.55pt;height:16.6pt;mso-position-horizontal-relative:char;mso-position-vertical-relative:line" coordsize="331,3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">
                      <v:shape id="Freeform 79" o:spid="_x0000_s1027" style="position:absolute;left:37;top:37;width:286;height:287;visibility:visible;mso-wrap-style:square;v-text-anchor:top" coordsize="28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" path="m142,l87,11,41,42,11,87,,143r11,55l41,244r46,31l142,286r56,-11l243,244r31,-46l285,143,274,87,243,42,198,11,142,xe" fillcolor="#c0bec0" stroked="f">
                        <v:path arrowok="t" o:connecttype="custom" o:connectlocs="142,38;87,49;41,80;11,125;0,181;11,236;41,282;87,313;142,324;198,313;243,282;274,236;285,181;274,125;243,80;198,49;142,38" o:connectangles="0,0,0,0,0,0,0,0,0,0,0,0,0,0,0,0,0"/>
                      </v:shape>
                      <v:shape id="Freeform 80" o:spid="_x0000_s1028" style="position:absolute;left:37;top:37;width:286;height:287;visibility:visible;mso-wrap-style:square;v-text-anchor:top" coordsize="28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" path="m285,143l274,87,243,42,198,11,142,,87,11,41,42,11,87,,143r11,55l41,244r46,31l142,286r56,-11l243,244r31,-46l285,143xe" filled="f" strokecolor="#c0bec0" strokeweight=".26528mm">
                        <v:path arrowok="t" o:connecttype="custom" o:connectlocs="285,181;274,125;243,80;198,49;142,38;87,49;41,80;11,125;0,181;11,236;41,282;87,313;142,324;198,313;243,282;274,236;285,181" o:connectangles="0,0,0,0,0,0,0,0,0,0,0,0,0,0,0,0,0"/>
                      </v:shape>
                      <v:shape id="Picture 81" o:spid="_x0000_s1029" type="#_x0000_t75" style="position:absolute;left:7;top:7;width:286;height: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">
                        <v:imagedata r:id="rId12" o:title=""/>
                      </v:shape>
                      <v:shape id="Freeform 82" o:spid="_x0000_s1030" style="position:absolute;left:7;top:7;width:286;height:287;visibility:visible;mso-wrap-style:square;v-text-anchor:top" coordsize="28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" path="m285,143l274,87,243,41,198,11,142,,87,11,41,41,11,87,,143r11,55l41,244r46,30l142,286r56,-12l243,244r31,-46l285,143xe" filled="f" strokeweight=".26528mm">
                        <v:path arrowok="t" o:connecttype="custom" o:connectlocs="285,151;274,95;243,49;198,19;142,8;87,19;41,49;11,95;0,151;11,206;41,252;87,282;142,294;198,282;243,252;274,206;285,151" o:connectangles="0,0,0,0,0,0,0,0,0,0,0,0,0,0,0,0,0"/>
                      </v:shape>
                      <v:shape id="Freeform 83" o:spid="_x0000_s1031" style="position:absolute;left:97;top:97;width:106;height:106;visibility:visible;mso-wrap-style:square;v-text-anchor:top" coordsize="10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" path="m52,l32,4,15,15,4,32,,53,4,73,15,90r17,11l52,105r21,-4l89,90,101,73r4,-20l101,32,89,15,73,4,52,xe" fillcolor="black" stroked="f">
                        <v:path arrowok="t" o:connecttype="custom" o:connectlocs="52,98;32,102;15,113;4,130;0,151;4,171;15,188;32,199;52,203;73,199;89,188;101,171;105,151;101,130;89,113;73,102;52,98" o:connectangles="0,0,0,0,0,0,0,0,0,0,0,0,0,0,0,0,0"/>
                      </v:shape>
                      <v:shape id="Freeform 84" o:spid="_x0000_s1032" style="position:absolute;left:97;top:97;width:106;height:106;visibility:visible;mso-wrap-style:square;v-text-anchor:top" coordsize="10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" path="m105,53l101,32,89,15,73,4,52,,32,4,15,15,4,32,,53,4,73,15,90r17,11l52,105r21,-4l89,90,101,73r4,-20xe" filled="f" strokeweight=".26528mm">
                        <v:path arrowok="t" o:connecttype="custom" o:connectlocs="105,151;101,130;89,113;73,102;52,98;32,102;15,113;4,130;0,151;4,171;15,188;32,199;52,203;73,199;89,188;101,171;105,151" o:connectangles="0,0,0,0,0,0,0,0,0,0,0,0,0,0,0,0,0"/>
                      </v:shape>
                      <w10:anchorlock/>
                    </v:group>
                  </w:pict>
                </mc:Fallback>
              </mc:AlternateContent>
            </w:r>
          </w:p>
        </w:tc>
        <w:tc>
          <w:tcPr>
            <w:tcW w:w="1985" w:type="dxa"/>
          </w:tcPr>
          <w:p w:rsidR="00B772D7" w:rsidRPr="00440FC0" w:rsidRDefault="00B772D7" w:rsidP="001D3C09">
            <w:pPr>
              <w:pStyle w:val="TableParagraph"/>
              <w:spacing w:line="360" w:lineRule="auto"/>
              <w:ind w:left="108"/>
              <w:rPr>
                <w:i/>
                <w:color w:val="000000" w:themeColor="text1"/>
                <w:sz w:val="24"/>
              </w:rPr>
            </w:pPr>
            <w:r w:rsidRPr="00440FC0">
              <w:rPr>
                <w:color w:val="000000" w:themeColor="text1"/>
                <w:sz w:val="24"/>
              </w:rPr>
              <w:t>Status akhir (</w:t>
            </w:r>
            <w:r w:rsidRPr="00440FC0">
              <w:rPr>
                <w:i/>
                <w:color w:val="000000" w:themeColor="text1"/>
                <w:sz w:val="24"/>
              </w:rPr>
              <w:t>End Poin)</w:t>
            </w:r>
          </w:p>
        </w:tc>
        <w:tc>
          <w:tcPr>
            <w:tcW w:w="2975" w:type="dxa"/>
          </w:tcPr>
          <w:p w:rsidR="00B772D7" w:rsidRPr="00440FC0" w:rsidRDefault="00B772D7" w:rsidP="001D3C09">
            <w:pPr>
              <w:pStyle w:val="TableParagraph"/>
              <w:tabs>
                <w:tab w:val="left" w:pos="1737"/>
              </w:tabs>
              <w:spacing w:line="360" w:lineRule="auto"/>
              <w:ind w:left="106"/>
              <w:rPr>
                <w:color w:val="000000" w:themeColor="text1"/>
                <w:sz w:val="24"/>
              </w:rPr>
            </w:pPr>
            <w:r w:rsidRPr="00440FC0">
              <w:rPr>
                <w:color w:val="000000" w:themeColor="text1"/>
                <w:sz w:val="24"/>
              </w:rPr>
              <w:t xml:space="preserve">Status akhir </w:t>
            </w:r>
            <w:r w:rsidRPr="00440FC0">
              <w:rPr>
                <w:color w:val="000000" w:themeColor="text1"/>
                <w:spacing w:val="-5"/>
                <w:sz w:val="24"/>
              </w:rPr>
              <w:t xml:space="preserve">yang </w:t>
            </w:r>
            <w:r w:rsidRPr="00440FC0">
              <w:rPr>
                <w:color w:val="000000" w:themeColor="text1"/>
                <w:sz w:val="24"/>
              </w:rPr>
              <w:t xml:space="preserve">dilakukan sistem, sebuah diagram </w:t>
            </w:r>
            <w:r w:rsidRPr="00440FC0">
              <w:rPr>
                <w:color w:val="000000" w:themeColor="text1"/>
                <w:spacing w:val="-3"/>
                <w:sz w:val="24"/>
              </w:rPr>
              <w:t xml:space="preserve">aktivitas </w:t>
            </w:r>
            <w:r w:rsidRPr="00440FC0">
              <w:rPr>
                <w:color w:val="000000" w:themeColor="text1"/>
                <w:sz w:val="24"/>
              </w:rPr>
              <w:t>memiliki sebuah</w:t>
            </w:r>
            <w:r w:rsidRPr="00440FC0">
              <w:rPr>
                <w:color w:val="000000" w:themeColor="text1"/>
                <w:spacing w:val="9"/>
                <w:sz w:val="24"/>
              </w:rPr>
              <w:t xml:space="preserve"> </w:t>
            </w:r>
            <w:r w:rsidRPr="00440FC0">
              <w:rPr>
                <w:color w:val="000000" w:themeColor="text1"/>
                <w:spacing w:val="-3"/>
                <w:sz w:val="24"/>
              </w:rPr>
              <w:t>status</w:t>
            </w:r>
            <w:r w:rsidRPr="00440FC0">
              <w:rPr>
                <w:color w:val="000000" w:themeColor="text1"/>
                <w:sz w:val="24"/>
              </w:rPr>
              <w:t xml:space="preserve"> akhir.</w:t>
            </w:r>
          </w:p>
        </w:tc>
      </w:tr>
      <w:tr w:rsidR="00B772D7" w:rsidRPr="00440FC0" w:rsidTr="00E23E87">
        <w:trPr>
          <w:trHeight w:val="2071"/>
        </w:trPr>
        <w:tc>
          <w:tcPr>
            <w:tcW w:w="567"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7.</w:t>
            </w:r>
          </w:p>
        </w:tc>
        <w:tc>
          <w:tcPr>
            <w:tcW w:w="1418"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before="2" w:line="360" w:lineRule="auto"/>
              <w:rPr>
                <w:b/>
                <w:color w:val="000000" w:themeColor="text1"/>
                <w:sz w:val="7"/>
              </w:rPr>
            </w:pPr>
            <w:r w:rsidRPr="00440FC0">
              <w:rPr>
                <w:b/>
                <w:noProof/>
                <w:color w:val="000000" w:themeColor="text1"/>
                <w:sz w:val="7"/>
                <w:lang w:val="id-ID" w:eastAsia="id-ID"/>
              </w:rPr>
              <mc:AlternateContent>
                <mc:Choice Requires="wpg">
                  <w:drawing>
                    <wp:anchor distT="0" distB="0" distL="114300" distR="114300" simplePos="0" relativeHeight="251660288" behindDoc="1" locked="0" layoutInCell="1" allowOverlap="1" wp14:anchorId="23CD6298" wp14:editId="194C1BE4">
                      <wp:simplePos x="0" y="0"/>
                      <wp:positionH relativeFrom="column">
                        <wp:posOffset>216683</wp:posOffset>
                      </wp:positionH>
                      <wp:positionV relativeFrom="paragraph">
                        <wp:posOffset>51525</wp:posOffset>
                      </wp:positionV>
                      <wp:extent cx="494034" cy="392687"/>
                      <wp:effectExtent l="0" t="0" r="39370" b="26670"/>
                      <wp:wrapNone/>
                      <wp:docPr id="114" name="Group 114"/>
                      <wp:cNvGraphicFramePr/>
                      <a:graphic xmlns:a="http://schemas.openxmlformats.org/drawingml/2006/main">
                        <a:graphicData uri="http://schemas.microsoft.com/office/word/2010/wordprocessingGroup">
                          <wpg:wgp>
                            <wpg:cNvGrpSpPr/>
                            <wpg:grpSpPr>
                              <a:xfrm>
                                <a:off x="0" y="0"/>
                                <a:ext cx="494034" cy="392687"/>
                                <a:chOff x="0" y="0"/>
                                <a:chExt cx="494034" cy="392687"/>
                              </a:xfrm>
                            </wpg:grpSpPr>
                            <wps:wsp>
                              <wps:cNvPr id="106" name="Flowchart: Process 106"/>
                              <wps:cNvSpPr/>
                              <wps:spPr>
                                <a:xfrm>
                                  <a:off x="2805" y="0"/>
                                  <a:ext cx="490481" cy="143050"/>
                                </a:xfrm>
                                <a:prstGeom prst="flowChartProcess">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Straight Connector 112"/>
                              <wps:cNvCnPr/>
                              <wps:spPr>
                                <a:xfrm flipH="1">
                                  <a:off x="0" y="16829"/>
                                  <a:ext cx="2540" cy="368935"/>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113" name="Straight Connector 113"/>
                              <wps:cNvCnPr/>
                              <wps:spPr>
                                <a:xfrm flipH="1">
                                  <a:off x="488054" y="22439"/>
                                  <a:ext cx="5980" cy="370248"/>
                                </a:xfrm>
                                <a:prstGeom prst="line">
                                  <a:avLst/>
                                </a:prstGeom>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E04611E" id="Group 114" o:spid="_x0000_s1026" style="position:absolute;margin-left:17.05pt;margin-top:4.05pt;width:38.9pt;height:30.9pt;z-index:-251656192" coordsize="494034,392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">
                      <v:shapetype id="_x0000_t109" coordsize="21600,21600" o:spt="109" path="m,l,21600r21600,l21600,xe">
                        <v:stroke joinstyle="miter"/>
                        <v:path gradientshapeok="t" o:connecttype="rect"/>
                      </v:shapetype>
                      <v:shape id="Flowchart: Process 106" o:spid="_x0000_s1027" type="#_x0000_t109" style="position:absolute;left:2805;width:490481;height:143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" fillcolor="white [3201]" strokecolor="black [3213]" strokeweight="1pt"/>
                      <v:line id="Straight Connector 112" o:spid="_x0000_s1028" style="position:absolute;flip:x;visibility:visible;mso-wrap-style:square" from="0,16829" to="2540,385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" strokecolor="black [3200]" strokeweight="1pt">
                        <v:stroke joinstyle="miter"/>
                      </v:line>
                      <v:line id="Straight Connector 113" o:spid="_x0000_s1029" style="position:absolute;flip:x;visibility:visible;mso-wrap-style:square" from="488054,22439" to="494034,3926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" strokecolor="black [3200]" strokeweight="1pt">
                        <v:stroke joinstyle="miter"/>
                      </v:line>
                    </v:group>
                  </w:pict>
                </mc:Fallback>
              </mc:AlternateContent>
            </w:r>
          </w:p>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before="2" w:line="360" w:lineRule="auto"/>
              <w:rPr>
                <w:b/>
                <w:color w:val="000000" w:themeColor="text1"/>
                <w:sz w:val="7"/>
              </w:rPr>
            </w:pPr>
            <w:r w:rsidRPr="00440FC0">
              <w:rPr>
                <w:b/>
                <w:color w:val="000000" w:themeColor="text1"/>
                <w:sz w:val="7"/>
              </w:rPr>
              <w:t xml:space="preserve">                               Karyawan</w:t>
            </w:r>
          </w:p>
        </w:tc>
        <w:tc>
          <w:tcPr>
            <w:tcW w:w="1985"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Swimline</w:t>
            </w:r>
          </w:p>
        </w:tc>
        <w:tc>
          <w:tcPr>
            <w:tcW w:w="2975"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tabs>
                <w:tab w:val="left" w:pos="1737"/>
              </w:tabs>
              <w:spacing w:line="360" w:lineRule="auto"/>
              <w:ind w:left="106"/>
              <w:rPr>
                <w:color w:val="000000" w:themeColor="text1"/>
                <w:sz w:val="24"/>
              </w:rPr>
            </w:pPr>
            <w:r w:rsidRPr="00440FC0">
              <w:rPr>
                <w:color w:val="000000" w:themeColor="text1"/>
                <w:sz w:val="24"/>
              </w:rPr>
              <w:t>Memisahkan organisasi bisnis yang bertanggung jawab terhadap aktivitas</w:t>
            </w:r>
          </w:p>
          <w:p w:rsidR="00B772D7" w:rsidRPr="00440FC0" w:rsidRDefault="00B772D7" w:rsidP="001D3C09">
            <w:pPr>
              <w:pStyle w:val="TableParagraph"/>
              <w:tabs>
                <w:tab w:val="left" w:pos="1737"/>
              </w:tabs>
              <w:spacing w:line="360" w:lineRule="auto"/>
              <w:ind w:left="106"/>
              <w:rPr>
                <w:color w:val="000000" w:themeColor="text1"/>
                <w:sz w:val="24"/>
              </w:rPr>
            </w:pPr>
            <w:r w:rsidRPr="00440FC0">
              <w:rPr>
                <w:color w:val="000000" w:themeColor="text1"/>
                <w:sz w:val="24"/>
              </w:rPr>
              <w:t>yang terjadi.</w:t>
            </w:r>
          </w:p>
        </w:tc>
      </w:tr>
      <w:tr w:rsidR="00B772D7" w:rsidRPr="00440FC0" w:rsidTr="00E23E87">
        <w:trPr>
          <w:trHeight w:val="2071"/>
        </w:trPr>
        <w:tc>
          <w:tcPr>
            <w:tcW w:w="567"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8.</w:t>
            </w:r>
          </w:p>
        </w:tc>
        <w:tc>
          <w:tcPr>
            <w:tcW w:w="1418"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before="2" w:line="360" w:lineRule="auto"/>
              <w:rPr>
                <w:b/>
                <w:color w:val="000000" w:themeColor="text1"/>
                <w:sz w:val="7"/>
              </w:rPr>
            </w:pPr>
            <w:r w:rsidRPr="00440FC0">
              <w:rPr>
                <w:b/>
                <w:noProof/>
                <w:color w:val="000000" w:themeColor="text1"/>
                <w:sz w:val="7"/>
                <w:lang w:val="id-ID" w:eastAsia="id-ID"/>
              </w:rPr>
              <mc:AlternateContent>
                <mc:Choice Requires="wpg">
                  <w:drawing>
                    <wp:inline distT="0" distB="0" distL="0" distR="0" wp14:anchorId="17D6B5EC" wp14:editId="230DEC23">
                      <wp:extent cx="763905" cy="304800"/>
                      <wp:effectExtent l="5715" t="9525" r="1905" b="0"/>
                      <wp:docPr id="102" name="Group 10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3905" cy="304800"/>
                                <a:chOff x="0" y="0"/>
                                <a:chExt cx="1203" cy="480"/>
                              </a:xfrm>
                            </wpg:grpSpPr>
                            <wps:wsp>
                              <wps:cNvPr id="103" name="AutoShape 103"/>
                              <wps:cNvSpPr>
                                <a:spLocks/>
                              </wps:cNvSpPr>
                              <wps:spPr bwMode="auto">
                                <a:xfrm>
                                  <a:off x="0" y="161"/>
                                  <a:ext cx="467" cy="120"/>
                                </a:xfrm>
                                <a:custGeom>
                                  <a:avLst/>
                                  <a:gdLst>
                                    <a:gd name="T0" fmla="*/ 347 w 467"/>
                                    <a:gd name="T1" fmla="+- 0 234 162"/>
                                    <a:gd name="T2" fmla="*/ 234 h 120"/>
                                    <a:gd name="T3" fmla="*/ 347 w 467"/>
                                    <a:gd name="T4" fmla="+- 0 282 162"/>
                                    <a:gd name="T5" fmla="*/ 282 h 120"/>
                                    <a:gd name="T6" fmla="*/ 443 w 467"/>
                                    <a:gd name="T7" fmla="+- 0 234 162"/>
                                    <a:gd name="T8" fmla="*/ 234 h 120"/>
                                    <a:gd name="T9" fmla="*/ 367 w 467"/>
                                    <a:gd name="T10" fmla="+- 0 234 162"/>
                                    <a:gd name="T11" fmla="*/ 234 h 120"/>
                                    <a:gd name="T12" fmla="*/ 347 w 467"/>
                                    <a:gd name="T13" fmla="+- 0 234 162"/>
                                    <a:gd name="T14" fmla="*/ 234 h 120"/>
                                    <a:gd name="T15" fmla="*/ 347 w 467"/>
                                    <a:gd name="T16" fmla="+- 0 210 162"/>
                                    <a:gd name="T17" fmla="*/ 210 h 120"/>
                                    <a:gd name="T18" fmla="*/ 347 w 467"/>
                                    <a:gd name="T19" fmla="+- 0 234 162"/>
                                    <a:gd name="T20" fmla="*/ 234 h 120"/>
                                    <a:gd name="T21" fmla="*/ 367 w 467"/>
                                    <a:gd name="T22" fmla="+- 0 234 162"/>
                                    <a:gd name="T23" fmla="*/ 234 h 120"/>
                                    <a:gd name="T24" fmla="*/ 367 w 467"/>
                                    <a:gd name="T25" fmla="+- 0 210 162"/>
                                    <a:gd name="T26" fmla="*/ 210 h 120"/>
                                    <a:gd name="T27" fmla="*/ 347 w 467"/>
                                    <a:gd name="T28" fmla="+- 0 210 162"/>
                                    <a:gd name="T29" fmla="*/ 210 h 120"/>
                                    <a:gd name="T30" fmla="*/ 347 w 467"/>
                                    <a:gd name="T31" fmla="+- 0 162 162"/>
                                    <a:gd name="T32" fmla="*/ 162 h 120"/>
                                    <a:gd name="T33" fmla="*/ 347 w 467"/>
                                    <a:gd name="T34" fmla="+- 0 210 162"/>
                                    <a:gd name="T35" fmla="*/ 210 h 120"/>
                                    <a:gd name="T36" fmla="*/ 367 w 467"/>
                                    <a:gd name="T37" fmla="+- 0 210 162"/>
                                    <a:gd name="T38" fmla="*/ 210 h 120"/>
                                    <a:gd name="T39" fmla="*/ 367 w 467"/>
                                    <a:gd name="T40" fmla="+- 0 234 162"/>
                                    <a:gd name="T41" fmla="*/ 234 h 120"/>
                                    <a:gd name="T42" fmla="*/ 443 w 467"/>
                                    <a:gd name="T43" fmla="+- 0 234 162"/>
                                    <a:gd name="T44" fmla="*/ 234 h 120"/>
                                    <a:gd name="T45" fmla="*/ 467 w 467"/>
                                    <a:gd name="T46" fmla="+- 0 222 162"/>
                                    <a:gd name="T47" fmla="*/ 222 h 120"/>
                                    <a:gd name="T48" fmla="*/ 347 w 467"/>
                                    <a:gd name="T49" fmla="+- 0 162 162"/>
                                    <a:gd name="T50" fmla="*/ 162 h 120"/>
                                    <a:gd name="T51" fmla="*/ 0 w 467"/>
                                    <a:gd name="T52" fmla="+- 0 209 162"/>
                                    <a:gd name="T53" fmla="*/ 209 h 120"/>
                                    <a:gd name="T54" fmla="*/ 0 w 467"/>
                                    <a:gd name="T55" fmla="+- 0 233 162"/>
                                    <a:gd name="T56" fmla="*/ 233 h 120"/>
                                    <a:gd name="T57" fmla="*/ 347 w 467"/>
                                    <a:gd name="T58" fmla="+- 0 234 162"/>
                                    <a:gd name="T59" fmla="*/ 234 h 120"/>
                                    <a:gd name="T60" fmla="*/ 347 w 467"/>
                                    <a:gd name="T61" fmla="+- 0 210 162"/>
                                    <a:gd name="T62" fmla="*/ 210 h 120"/>
                                    <a:gd name="T63" fmla="*/ 0 w 467"/>
                                    <a:gd name="T64" fmla="+- 0 209 162"/>
                                    <a:gd name="T65" fmla="*/ 209 h 120"/>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Lst>
                                  <a:rect l="0" t="0" r="r" b="b"/>
                                  <a:pathLst>
                                    <a:path w="467" h="120">
                                      <a:moveTo>
                                        <a:pt x="347" y="72"/>
                                      </a:moveTo>
                                      <a:lnTo>
                                        <a:pt x="347" y="120"/>
                                      </a:lnTo>
                                      <a:lnTo>
                                        <a:pt x="443" y="72"/>
                                      </a:lnTo>
                                      <a:lnTo>
                                        <a:pt x="367" y="72"/>
                                      </a:lnTo>
                                      <a:lnTo>
                                        <a:pt x="347" y="72"/>
                                      </a:lnTo>
                                      <a:close/>
                                      <a:moveTo>
                                        <a:pt x="347" y="48"/>
                                      </a:moveTo>
                                      <a:lnTo>
                                        <a:pt x="347" y="72"/>
                                      </a:lnTo>
                                      <a:lnTo>
                                        <a:pt x="367" y="72"/>
                                      </a:lnTo>
                                      <a:lnTo>
                                        <a:pt x="367" y="48"/>
                                      </a:lnTo>
                                      <a:lnTo>
                                        <a:pt x="347" y="48"/>
                                      </a:lnTo>
                                      <a:close/>
                                      <a:moveTo>
                                        <a:pt x="347" y="0"/>
                                      </a:moveTo>
                                      <a:lnTo>
                                        <a:pt x="347" y="48"/>
                                      </a:lnTo>
                                      <a:lnTo>
                                        <a:pt x="367" y="48"/>
                                      </a:lnTo>
                                      <a:lnTo>
                                        <a:pt x="367" y="72"/>
                                      </a:lnTo>
                                      <a:lnTo>
                                        <a:pt x="443" y="72"/>
                                      </a:lnTo>
                                      <a:lnTo>
                                        <a:pt x="467" y="60"/>
                                      </a:lnTo>
                                      <a:lnTo>
                                        <a:pt x="347" y="0"/>
                                      </a:lnTo>
                                      <a:close/>
                                      <a:moveTo>
                                        <a:pt x="0" y="47"/>
                                      </a:moveTo>
                                      <a:lnTo>
                                        <a:pt x="0" y="71"/>
                                      </a:lnTo>
                                      <a:lnTo>
                                        <a:pt x="347" y="72"/>
                                      </a:lnTo>
                                      <a:lnTo>
                                        <a:pt x="347" y="48"/>
                                      </a:lnTo>
                                      <a:lnTo>
                                        <a:pt x="0" y="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 name="Freeform 104"/>
                              <wps:cNvSpPr>
                                <a:spLocks/>
                              </wps:cNvSpPr>
                              <wps:spPr bwMode="auto">
                                <a:xfrm>
                                  <a:off x="460" y="9"/>
                                  <a:ext cx="732" cy="461"/>
                                </a:xfrm>
                                <a:custGeom>
                                  <a:avLst/>
                                  <a:gdLst>
                                    <a:gd name="T0" fmla="+- 0 461 461"/>
                                    <a:gd name="T1" fmla="*/ T0 w 732"/>
                                    <a:gd name="T2" fmla="+- 0 86 10"/>
                                    <a:gd name="T3" fmla="*/ 86 h 461"/>
                                    <a:gd name="T4" fmla="+- 0 467 461"/>
                                    <a:gd name="T5" fmla="*/ T4 w 732"/>
                                    <a:gd name="T6" fmla="+- 0 57 10"/>
                                    <a:gd name="T7" fmla="*/ 57 h 461"/>
                                    <a:gd name="T8" fmla="+- 0 483 461"/>
                                    <a:gd name="T9" fmla="*/ T8 w 732"/>
                                    <a:gd name="T10" fmla="+- 0 32 10"/>
                                    <a:gd name="T11" fmla="*/ 32 h 461"/>
                                    <a:gd name="T12" fmla="+- 0 508 461"/>
                                    <a:gd name="T13" fmla="*/ T12 w 732"/>
                                    <a:gd name="T14" fmla="+- 0 16 10"/>
                                    <a:gd name="T15" fmla="*/ 16 h 461"/>
                                    <a:gd name="T16" fmla="+- 0 538 461"/>
                                    <a:gd name="T17" fmla="*/ T16 w 732"/>
                                    <a:gd name="T18" fmla="+- 0 10 10"/>
                                    <a:gd name="T19" fmla="*/ 10 h 461"/>
                                    <a:gd name="T20" fmla="+- 0 1116 461"/>
                                    <a:gd name="T21" fmla="*/ T20 w 732"/>
                                    <a:gd name="T22" fmla="+- 0 10 10"/>
                                    <a:gd name="T23" fmla="*/ 10 h 461"/>
                                    <a:gd name="T24" fmla="+- 0 1146 461"/>
                                    <a:gd name="T25" fmla="*/ T24 w 732"/>
                                    <a:gd name="T26" fmla="+- 0 16 10"/>
                                    <a:gd name="T27" fmla="*/ 16 h 461"/>
                                    <a:gd name="T28" fmla="+- 0 1170 461"/>
                                    <a:gd name="T29" fmla="*/ T28 w 732"/>
                                    <a:gd name="T30" fmla="+- 0 32 10"/>
                                    <a:gd name="T31" fmla="*/ 32 h 461"/>
                                    <a:gd name="T32" fmla="+- 0 1187 461"/>
                                    <a:gd name="T33" fmla="*/ T32 w 732"/>
                                    <a:gd name="T34" fmla="+- 0 57 10"/>
                                    <a:gd name="T35" fmla="*/ 57 h 461"/>
                                    <a:gd name="T36" fmla="+- 0 1193 461"/>
                                    <a:gd name="T37" fmla="*/ T36 w 732"/>
                                    <a:gd name="T38" fmla="+- 0 86 10"/>
                                    <a:gd name="T39" fmla="*/ 86 h 461"/>
                                    <a:gd name="T40" fmla="+- 0 1193 461"/>
                                    <a:gd name="T41" fmla="*/ T40 w 732"/>
                                    <a:gd name="T42" fmla="+- 0 394 10"/>
                                    <a:gd name="T43" fmla="*/ 394 h 461"/>
                                    <a:gd name="T44" fmla="+- 0 1187 461"/>
                                    <a:gd name="T45" fmla="*/ T44 w 732"/>
                                    <a:gd name="T46" fmla="+- 0 423 10"/>
                                    <a:gd name="T47" fmla="*/ 423 h 461"/>
                                    <a:gd name="T48" fmla="+- 0 1170 461"/>
                                    <a:gd name="T49" fmla="*/ T48 w 732"/>
                                    <a:gd name="T50" fmla="+- 0 448 10"/>
                                    <a:gd name="T51" fmla="*/ 448 h 461"/>
                                    <a:gd name="T52" fmla="+- 0 1146 461"/>
                                    <a:gd name="T53" fmla="*/ T52 w 732"/>
                                    <a:gd name="T54" fmla="+- 0 464 10"/>
                                    <a:gd name="T55" fmla="*/ 464 h 461"/>
                                    <a:gd name="T56" fmla="+- 0 1116 461"/>
                                    <a:gd name="T57" fmla="*/ T56 w 732"/>
                                    <a:gd name="T58" fmla="+- 0 470 10"/>
                                    <a:gd name="T59" fmla="*/ 470 h 461"/>
                                    <a:gd name="T60" fmla="+- 0 538 461"/>
                                    <a:gd name="T61" fmla="*/ T60 w 732"/>
                                    <a:gd name="T62" fmla="+- 0 470 10"/>
                                    <a:gd name="T63" fmla="*/ 470 h 461"/>
                                    <a:gd name="T64" fmla="+- 0 508 461"/>
                                    <a:gd name="T65" fmla="*/ T64 w 732"/>
                                    <a:gd name="T66" fmla="+- 0 464 10"/>
                                    <a:gd name="T67" fmla="*/ 464 h 461"/>
                                    <a:gd name="T68" fmla="+- 0 483 461"/>
                                    <a:gd name="T69" fmla="*/ T68 w 732"/>
                                    <a:gd name="T70" fmla="+- 0 448 10"/>
                                    <a:gd name="T71" fmla="*/ 448 h 461"/>
                                    <a:gd name="T72" fmla="+- 0 467 461"/>
                                    <a:gd name="T73" fmla="*/ T72 w 732"/>
                                    <a:gd name="T74" fmla="+- 0 423 10"/>
                                    <a:gd name="T75" fmla="*/ 423 h 461"/>
                                    <a:gd name="T76" fmla="+- 0 461 461"/>
                                    <a:gd name="T77" fmla="*/ T76 w 732"/>
                                    <a:gd name="T78" fmla="+- 0 394 10"/>
                                    <a:gd name="T79" fmla="*/ 394 h 461"/>
                                    <a:gd name="T80" fmla="+- 0 461 461"/>
                                    <a:gd name="T81" fmla="*/ T80 w 732"/>
                                    <a:gd name="T82" fmla="+- 0 86 10"/>
                                    <a:gd name="T83" fmla="*/ 86 h 4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32" h="461">
                                      <a:moveTo>
                                        <a:pt x="0" y="76"/>
                                      </a:moveTo>
                                      <a:lnTo>
                                        <a:pt x="6" y="47"/>
                                      </a:lnTo>
                                      <a:lnTo>
                                        <a:pt x="22" y="22"/>
                                      </a:lnTo>
                                      <a:lnTo>
                                        <a:pt x="47" y="6"/>
                                      </a:lnTo>
                                      <a:lnTo>
                                        <a:pt x="77" y="0"/>
                                      </a:lnTo>
                                      <a:lnTo>
                                        <a:pt x="655" y="0"/>
                                      </a:lnTo>
                                      <a:lnTo>
                                        <a:pt x="685" y="6"/>
                                      </a:lnTo>
                                      <a:lnTo>
                                        <a:pt x="709" y="22"/>
                                      </a:lnTo>
                                      <a:lnTo>
                                        <a:pt x="726" y="47"/>
                                      </a:lnTo>
                                      <a:lnTo>
                                        <a:pt x="732" y="76"/>
                                      </a:lnTo>
                                      <a:lnTo>
                                        <a:pt x="732" y="384"/>
                                      </a:lnTo>
                                      <a:lnTo>
                                        <a:pt x="726" y="413"/>
                                      </a:lnTo>
                                      <a:lnTo>
                                        <a:pt x="709" y="438"/>
                                      </a:lnTo>
                                      <a:lnTo>
                                        <a:pt x="685" y="454"/>
                                      </a:lnTo>
                                      <a:lnTo>
                                        <a:pt x="655" y="460"/>
                                      </a:lnTo>
                                      <a:lnTo>
                                        <a:pt x="77" y="460"/>
                                      </a:lnTo>
                                      <a:lnTo>
                                        <a:pt x="47" y="454"/>
                                      </a:lnTo>
                                      <a:lnTo>
                                        <a:pt x="22" y="438"/>
                                      </a:lnTo>
                                      <a:lnTo>
                                        <a:pt x="6" y="413"/>
                                      </a:lnTo>
                                      <a:lnTo>
                                        <a:pt x="0" y="384"/>
                                      </a:lnTo>
                                      <a:lnTo>
                                        <a:pt x="0" y="76"/>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8B9142A" id="Group 102" o:spid="_x0000_s1026" style="width:60.15pt;height:24pt;mso-position-horizontal-relative:char;mso-position-vertical-relative:line" coordsize="1203,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">
                      <v:shape id="AutoShape 103" o:spid="_x0000_s1027" style="position:absolute;top:161;width:467;height:120;visibility:visible;mso-wrap-style:square;v-text-anchor:top" coordsize="467,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" path="m347,72r,48l443,72r-76,l347,72xm347,48r,24l367,72r,-24l347,48xm347,r,48l367,48r,24l443,72,467,60,347,xm,47l,71r347,1l347,48,,47xe" fillcolor="black" stroked="f">
                        <v:path arrowok="t" o:connecttype="custom" o:connectlocs="347,234;347,282;443,234;367,234;347,234;347,210;347,234;367,234;367,210;347,210;347,162;347,210;367,210;367,234;443,234;467,222;347,162;0,209;0,233;347,234;347,210;0,209" o:connectangles="0,0,0,0,0,0,0,0,0,0,0,0,0,0,0,0,0,0,0,0,0,0"/>
                      </v:shape>
                      <v:shape id="Freeform 104" o:spid="_x0000_s1028" style="position:absolute;left:460;top:9;width:732;height:461;visibility:visible;mso-wrap-style:square;v-text-anchor:top" coordsize="732,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" path="m,76l6,47,22,22,47,6,77,,655,r30,6l709,22r17,25l732,76r,308l726,413r-17,25l685,454r-30,6l77,460,47,454,22,438,6,413,,384,,76xe" filled="f" strokeweight=".96pt">
                        <v:path arrowok="t" o:connecttype="custom" o:connectlocs="0,86;6,57;22,32;47,16;77,10;655,10;685,16;709,32;726,57;732,86;732,394;726,423;709,448;685,464;655,470;77,470;47,464;22,448;6,423;0,394;0,86" o:connectangles="0,0,0,0,0,0,0,0,0,0,0,0,0,0,0,0,0,0,0,0,0"/>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Black hole activity</w:t>
            </w:r>
          </w:p>
        </w:tc>
        <w:tc>
          <w:tcPr>
            <w:tcW w:w="2975"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tabs>
                <w:tab w:val="left" w:pos="1737"/>
              </w:tabs>
              <w:spacing w:line="360" w:lineRule="auto"/>
              <w:ind w:left="106"/>
              <w:rPr>
                <w:color w:val="000000" w:themeColor="text1"/>
                <w:sz w:val="24"/>
              </w:rPr>
            </w:pPr>
            <w:r w:rsidRPr="00440FC0">
              <w:rPr>
                <w:color w:val="000000" w:themeColor="text1"/>
                <w:sz w:val="24"/>
              </w:rPr>
              <w:t>Ada masukan dan tidak ada keluaran, biasanya digunakan jika dikehendaki ada 1 atau</w:t>
            </w:r>
          </w:p>
          <w:p w:rsidR="00B772D7" w:rsidRPr="00440FC0" w:rsidRDefault="00B772D7" w:rsidP="001D3C09">
            <w:pPr>
              <w:pStyle w:val="TableParagraph"/>
              <w:tabs>
                <w:tab w:val="left" w:pos="1737"/>
              </w:tabs>
              <w:spacing w:line="360" w:lineRule="auto"/>
              <w:ind w:left="106"/>
              <w:rPr>
                <w:color w:val="000000" w:themeColor="text1"/>
                <w:sz w:val="24"/>
              </w:rPr>
            </w:pPr>
            <w:r w:rsidRPr="00440FC0">
              <w:rPr>
                <w:color w:val="000000" w:themeColor="text1"/>
                <w:sz w:val="24"/>
              </w:rPr>
              <w:t>lebih transisi.</w:t>
            </w:r>
          </w:p>
        </w:tc>
      </w:tr>
      <w:tr w:rsidR="00B772D7" w:rsidRPr="00440FC0" w:rsidTr="00E23E87">
        <w:trPr>
          <w:trHeight w:val="2071"/>
        </w:trPr>
        <w:tc>
          <w:tcPr>
            <w:tcW w:w="567"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9.</w:t>
            </w:r>
          </w:p>
        </w:tc>
        <w:tc>
          <w:tcPr>
            <w:tcW w:w="1418"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before="2" w:line="360" w:lineRule="auto"/>
              <w:rPr>
                <w:b/>
                <w:color w:val="000000" w:themeColor="text1"/>
                <w:sz w:val="7"/>
              </w:rPr>
            </w:pPr>
          </w:p>
          <w:p w:rsidR="00B772D7" w:rsidRPr="00440FC0" w:rsidRDefault="00B772D7" w:rsidP="001D3C09">
            <w:pPr>
              <w:pStyle w:val="TableParagraph"/>
              <w:spacing w:before="2" w:line="360" w:lineRule="auto"/>
              <w:rPr>
                <w:b/>
                <w:color w:val="000000" w:themeColor="text1"/>
                <w:sz w:val="7"/>
              </w:rPr>
            </w:pPr>
            <w:r w:rsidRPr="00440FC0">
              <w:rPr>
                <w:b/>
                <w:noProof/>
                <w:color w:val="000000" w:themeColor="text1"/>
                <w:sz w:val="7"/>
                <w:lang w:val="id-ID" w:eastAsia="id-ID"/>
              </w:rPr>
              <mc:AlternateContent>
                <mc:Choice Requires="wpg">
                  <w:drawing>
                    <wp:inline distT="0" distB="0" distL="0" distR="0" wp14:anchorId="6828C68A" wp14:editId="7F559570">
                      <wp:extent cx="768985" cy="304800"/>
                      <wp:effectExtent l="6985" t="3175" r="5080" b="6350"/>
                      <wp:docPr id="99" name="Group 9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8985" cy="304800"/>
                                <a:chOff x="0" y="0"/>
                                <a:chExt cx="1211" cy="480"/>
                              </a:xfrm>
                            </wpg:grpSpPr>
                            <wps:wsp>
                              <wps:cNvPr id="100" name="AutoShape 100"/>
                              <wps:cNvSpPr>
                                <a:spLocks/>
                              </wps:cNvSpPr>
                              <wps:spPr bwMode="auto">
                                <a:xfrm>
                                  <a:off x="744" y="164"/>
                                  <a:ext cx="467" cy="120"/>
                                </a:xfrm>
                                <a:custGeom>
                                  <a:avLst/>
                                  <a:gdLst>
                                    <a:gd name="T0" fmla="+- 0 1091 744"/>
                                    <a:gd name="T1" fmla="*/ T0 w 467"/>
                                    <a:gd name="T2" fmla="+- 0 236 164"/>
                                    <a:gd name="T3" fmla="*/ 236 h 120"/>
                                    <a:gd name="T4" fmla="+- 0 1091 744"/>
                                    <a:gd name="T5" fmla="*/ T4 w 467"/>
                                    <a:gd name="T6" fmla="+- 0 284 164"/>
                                    <a:gd name="T7" fmla="*/ 284 h 120"/>
                                    <a:gd name="T8" fmla="+- 0 1187 744"/>
                                    <a:gd name="T9" fmla="*/ T8 w 467"/>
                                    <a:gd name="T10" fmla="+- 0 236 164"/>
                                    <a:gd name="T11" fmla="*/ 236 h 120"/>
                                    <a:gd name="T12" fmla="+- 0 1111 744"/>
                                    <a:gd name="T13" fmla="*/ T12 w 467"/>
                                    <a:gd name="T14" fmla="+- 0 236 164"/>
                                    <a:gd name="T15" fmla="*/ 236 h 120"/>
                                    <a:gd name="T16" fmla="+- 0 1091 744"/>
                                    <a:gd name="T17" fmla="*/ T16 w 467"/>
                                    <a:gd name="T18" fmla="+- 0 236 164"/>
                                    <a:gd name="T19" fmla="*/ 236 h 120"/>
                                    <a:gd name="T20" fmla="+- 0 1091 744"/>
                                    <a:gd name="T21" fmla="*/ T20 w 467"/>
                                    <a:gd name="T22" fmla="+- 0 212 164"/>
                                    <a:gd name="T23" fmla="*/ 212 h 120"/>
                                    <a:gd name="T24" fmla="+- 0 1091 744"/>
                                    <a:gd name="T25" fmla="*/ T24 w 467"/>
                                    <a:gd name="T26" fmla="+- 0 236 164"/>
                                    <a:gd name="T27" fmla="*/ 236 h 120"/>
                                    <a:gd name="T28" fmla="+- 0 1111 744"/>
                                    <a:gd name="T29" fmla="*/ T28 w 467"/>
                                    <a:gd name="T30" fmla="+- 0 236 164"/>
                                    <a:gd name="T31" fmla="*/ 236 h 120"/>
                                    <a:gd name="T32" fmla="+- 0 1111 744"/>
                                    <a:gd name="T33" fmla="*/ T32 w 467"/>
                                    <a:gd name="T34" fmla="+- 0 212 164"/>
                                    <a:gd name="T35" fmla="*/ 212 h 120"/>
                                    <a:gd name="T36" fmla="+- 0 1091 744"/>
                                    <a:gd name="T37" fmla="*/ T36 w 467"/>
                                    <a:gd name="T38" fmla="+- 0 212 164"/>
                                    <a:gd name="T39" fmla="*/ 212 h 120"/>
                                    <a:gd name="T40" fmla="+- 0 1091 744"/>
                                    <a:gd name="T41" fmla="*/ T40 w 467"/>
                                    <a:gd name="T42" fmla="+- 0 164 164"/>
                                    <a:gd name="T43" fmla="*/ 164 h 120"/>
                                    <a:gd name="T44" fmla="+- 0 1091 744"/>
                                    <a:gd name="T45" fmla="*/ T44 w 467"/>
                                    <a:gd name="T46" fmla="+- 0 212 164"/>
                                    <a:gd name="T47" fmla="*/ 212 h 120"/>
                                    <a:gd name="T48" fmla="+- 0 1111 744"/>
                                    <a:gd name="T49" fmla="*/ T48 w 467"/>
                                    <a:gd name="T50" fmla="+- 0 212 164"/>
                                    <a:gd name="T51" fmla="*/ 212 h 120"/>
                                    <a:gd name="T52" fmla="+- 0 1111 744"/>
                                    <a:gd name="T53" fmla="*/ T52 w 467"/>
                                    <a:gd name="T54" fmla="+- 0 236 164"/>
                                    <a:gd name="T55" fmla="*/ 236 h 120"/>
                                    <a:gd name="T56" fmla="+- 0 1187 744"/>
                                    <a:gd name="T57" fmla="*/ T56 w 467"/>
                                    <a:gd name="T58" fmla="+- 0 236 164"/>
                                    <a:gd name="T59" fmla="*/ 236 h 120"/>
                                    <a:gd name="T60" fmla="+- 0 1211 744"/>
                                    <a:gd name="T61" fmla="*/ T60 w 467"/>
                                    <a:gd name="T62" fmla="+- 0 224 164"/>
                                    <a:gd name="T63" fmla="*/ 224 h 120"/>
                                    <a:gd name="T64" fmla="+- 0 1091 744"/>
                                    <a:gd name="T65" fmla="*/ T64 w 467"/>
                                    <a:gd name="T66" fmla="+- 0 164 164"/>
                                    <a:gd name="T67" fmla="*/ 164 h 120"/>
                                    <a:gd name="T68" fmla="+- 0 744 744"/>
                                    <a:gd name="T69" fmla="*/ T68 w 467"/>
                                    <a:gd name="T70" fmla="+- 0 211 164"/>
                                    <a:gd name="T71" fmla="*/ 211 h 120"/>
                                    <a:gd name="T72" fmla="+- 0 744 744"/>
                                    <a:gd name="T73" fmla="*/ T72 w 467"/>
                                    <a:gd name="T74" fmla="+- 0 235 164"/>
                                    <a:gd name="T75" fmla="*/ 235 h 120"/>
                                    <a:gd name="T76" fmla="+- 0 1091 744"/>
                                    <a:gd name="T77" fmla="*/ T76 w 467"/>
                                    <a:gd name="T78" fmla="+- 0 236 164"/>
                                    <a:gd name="T79" fmla="*/ 236 h 120"/>
                                    <a:gd name="T80" fmla="+- 0 1091 744"/>
                                    <a:gd name="T81" fmla="*/ T80 w 467"/>
                                    <a:gd name="T82" fmla="+- 0 212 164"/>
                                    <a:gd name="T83" fmla="*/ 212 h 120"/>
                                    <a:gd name="T84" fmla="+- 0 744 744"/>
                                    <a:gd name="T85" fmla="*/ T84 w 467"/>
                                    <a:gd name="T86" fmla="+- 0 211 164"/>
                                    <a:gd name="T87" fmla="*/ 211 h 1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67" h="120">
                                      <a:moveTo>
                                        <a:pt x="347" y="72"/>
                                      </a:moveTo>
                                      <a:lnTo>
                                        <a:pt x="347" y="120"/>
                                      </a:lnTo>
                                      <a:lnTo>
                                        <a:pt x="443" y="72"/>
                                      </a:lnTo>
                                      <a:lnTo>
                                        <a:pt x="367" y="72"/>
                                      </a:lnTo>
                                      <a:lnTo>
                                        <a:pt x="347" y="72"/>
                                      </a:lnTo>
                                      <a:close/>
                                      <a:moveTo>
                                        <a:pt x="347" y="48"/>
                                      </a:moveTo>
                                      <a:lnTo>
                                        <a:pt x="347" y="72"/>
                                      </a:lnTo>
                                      <a:lnTo>
                                        <a:pt x="367" y="72"/>
                                      </a:lnTo>
                                      <a:lnTo>
                                        <a:pt x="367" y="48"/>
                                      </a:lnTo>
                                      <a:lnTo>
                                        <a:pt x="347" y="48"/>
                                      </a:lnTo>
                                      <a:close/>
                                      <a:moveTo>
                                        <a:pt x="347" y="0"/>
                                      </a:moveTo>
                                      <a:lnTo>
                                        <a:pt x="347" y="48"/>
                                      </a:lnTo>
                                      <a:lnTo>
                                        <a:pt x="367" y="48"/>
                                      </a:lnTo>
                                      <a:lnTo>
                                        <a:pt x="367" y="72"/>
                                      </a:lnTo>
                                      <a:lnTo>
                                        <a:pt x="443" y="72"/>
                                      </a:lnTo>
                                      <a:lnTo>
                                        <a:pt x="467" y="60"/>
                                      </a:lnTo>
                                      <a:lnTo>
                                        <a:pt x="347" y="0"/>
                                      </a:lnTo>
                                      <a:close/>
                                      <a:moveTo>
                                        <a:pt x="0" y="47"/>
                                      </a:moveTo>
                                      <a:lnTo>
                                        <a:pt x="0" y="71"/>
                                      </a:lnTo>
                                      <a:lnTo>
                                        <a:pt x="347" y="72"/>
                                      </a:lnTo>
                                      <a:lnTo>
                                        <a:pt x="347" y="48"/>
                                      </a:lnTo>
                                      <a:lnTo>
                                        <a:pt x="0" y="4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 name="Freeform 101"/>
                              <wps:cNvSpPr>
                                <a:spLocks/>
                              </wps:cNvSpPr>
                              <wps:spPr bwMode="auto">
                                <a:xfrm>
                                  <a:off x="9" y="9"/>
                                  <a:ext cx="732" cy="461"/>
                                </a:xfrm>
                                <a:custGeom>
                                  <a:avLst/>
                                  <a:gdLst>
                                    <a:gd name="T0" fmla="+- 0 10 10"/>
                                    <a:gd name="T1" fmla="*/ T0 w 732"/>
                                    <a:gd name="T2" fmla="+- 0 86 10"/>
                                    <a:gd name="T3" fmla="*/ 86 h 461"/>
                                    <a:gd name="T4" fmla="+- 0 16 10"/>
                                    <a:gd name="T5" fmla="*/ T4 w 732"/>
                                    <a:gd name="T6" fmla="+- 0 57 10"/>
                                    <a:gd name="T7" fmla="*/ 57 h 461"/>
                                    <a:gd name="T8" fmla="+- 0 32 10"/>
                                    <a:gd name="T9" fmla="*/ T8 w 732"/>
                                    <a:gd name="T10" fmla="+- 0 32 10"/>
                                    <a:gd name="T11" fmla="*/ 32 h 461"/>
                                    <a:gd name="T12" fmla="+- 0 57 10"/>
                                    <a:gd name="T13" fmla="*/ T12 w 732"/>
                                    <a:gd name="T14" fmla="+- 0 16 10"/>
                                    <a:gd name="T15" fmla="*/ 16 h 461"/>
                                    <a:gd name="T16" fmla="+- 0 86 10"/>
                                    <a:gd name="T17" fmla="*/ T16 w 732"/>
                                    <a:gd name="T18" fmla="+- 0 10 10"/>
                                    <a:gd name="T19" fmla="*/ 10 h 461"/>
                                    <a:gd name="T20" fmla="+- 0 665 10"/>
                                    <a:gd name="T21" fmla="*/ T20 w 732"/>
                                    <a:gd name="T22" fmla="+- 0 10 10"/>
                                    <a:gd name="T23" fmla="*/ 10 h 461"/>
                                    <a:gd name="T24" fmla="+- 0 695 10"/>
                                    <a:gd name="T25" fmla="*/ T24 w 732"/>
                                    <a:gd name="T26" fmla="+- 0 16 10"/>
                                    <a:gd name="T27" fmla="*/ 16 h 461"/>
                                    <a:gd name="T28" fmla="+- 0 719 10"/>
                                    <a:gd name="T29" fmla="*/ T28 w 732"/>
                                    <a:gd name="T30" fmla="+- 0 32 10"/>
                                    <a:gd name="T31" fmla="*/ 32 h 461"/>
                                    <a:gd name="T32" fmla="+- 0 736 10"/>
                                    <a:gd name="T33" fmla="*/ T32 w 732"/>
                                    <a:gd name="T34" fmla="+- 0 57 10"/>
                                    <a:gd name="T35" fmla="*/ 57 h 461"/>
                                    <a:gd name="T36" fmla="+- 0 742 10"/>
                                    <a:gd name="T37" fmla="*/ T36 w 732"/>
                                    <a:gd name="T38" fmla="+- 0 86 10"/>
                                    <a:gd name="T39" fmla="*/ 86 h 461"/>
                                    <a:gd name="T40" fmla="+- 0 742 10"/>
                                    <a:gd name="T41" fmla="*/ T40 w 732"/>
                                    <a:gd name="T42" fmla="+- 0 394 10"/>
                                    <a:gd name="T43" fmla="*/ 394 h 461"/>
                                    <a:gd name="T44" fmla="+- 0 736 10"/>
                                    <a:gd name="T45" fmla="*/ T44 w 732"/>
                                    <a:gd name="T46" fmla="+- 0 423 10"/>
                                    <a:gd name="T47" fmla="*/ 423 h 461"/>
                                    <a:gd name="T48" fmla="+- 0 719 10"/>
                                    <a:gd name="T49" fmla="*/ T48 w 732"/>
                                    <a:gd name="T50" fmla="+- 0 448 10"/>
                                    <a:gd name="T51" fmla="*/ 448 h 461"/>
                                    <a:gd name="T52" fmla="+- 0 695 10"/>
                                    <a:gd name="T53" fmla="*/ T52 w 732"/>
                                    <a:gd name="T54" fmla="+- 0 464 10"/>
                                    <a:gd name="T55" fmla="*/ 464 h 461"/>
                                    <a:gd name="T56" fmla="+- 0 665 10"/>
                                    <a:gd name="T57" fmla="*/ T56 w 732"/>
                                    <a:gd name="T58" fmla="+- 0 470 10"/>
                                    <a:gd name="T59" fmla="*/ 470 h 461"/>
                                    <a:gd name="T60" fmla="+- 0 86 10"/>
                                    <a:gd name="T61" fmla="*/ T60 w 732"/>
                                    <a:gd name="T62" fmla="+- 0 470 10"/>
                                    <a:gd name="T63" fmla="*/ 470 h 461"/>
                                    <a:gd name="T64" fmla="+- 0 57 10"/>
                                    <a:gd name="T65" fmla="*/ T64 w 732"/>
                                    <a:gd name="T66" fmla="+- 0 464 10"/>
                                    <a:gd name="T67" fmla="*/ 464 h 461"/>
                                    <a:gd name="T68" fmla="+- 0 32 10"/>
                                    <a:gd name="T69" fmla="*/ T68 w 732"/>
                                    <a:gd name="T70" fmla="+- 0 448 10"/>
                                    <a:gd name="T71" fmla="*/ 448 h 461"/>
                                    <a:gd name="T72" fmla="+- 0 16 10"/>
                                    <a:gd name="T73" fmla="*/ T72 w 732"/>
                                    <a:gd name="T74" fmla="+- 0 423 10"/>
                                    <a:gd name="T75" fmla="*/ 423 h 461"/>
                                    <a:gd name="T76" fmla="+- 0 10 10"/>
                                    <a:gd name="T77" fmla="*/ T76 w 732"/>
                                    <a:gd name="T78" fmla="+- 0 394 10"/>
                                    <a:gd name="T79" fmla="*/ 394 h 461"/>
                                    <a:gd name="T80" fmla="+- 0 10 10"/>
                                    <a:gd name="T81" fmla="*/ T80 w 732"/>
                                    <a:gd name="T82" fmla="+- 0 86 10"/>
                                    <a:gd name="T83" fmla="*/ 86 h 4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32" h="461">
                                      <a:moveTo>
                                        <a:pt x="0" y="76"/>
                                      </a:moveTo>
                                      <a:lnTo>
                                        <a:pt x="6" y="47"/>
                                      </a:lnTo>
                                      <a:lnTo>
                                        <a:pt x="22" y="22"/>
                                      </a:lnTo>
                                      <a:lnTo>
                                        <a:pt x="47" y="6"/>
                                      </a:lnTo>
                                      <a:lnTo>
                                        <a:pt x="76" y="0"/>
                                      </a:lnTo>
                                      <a:lnTo>
                                        <a:pt x="655" y="0"/>
                                      </a:lnTo>
                                      <a:lnTo>
                                        <a:pt x="685" y="6"/>
                                      </a:lnTo>
                                      <a:lnTo>
                                        <a:pt x="709" y="22"/>
                                      </a:lnTo>
                                      <a:lnTo>
                                        <a:pt x="726" y="47"/>
                                      </a:lnTo>
                                      <a:lnTo>
                                        <a:pt x="732" y="76"/>
                                      </a:lnTo>
                                      <a:lnTo>
                                        <a:pt x="732" y="384"/>
                                      </a:lnTo>
                                      <a:lnTo>
                                        <a:pt x="726" y="413"/>
                                      </a:lnTo>
                                      <a:lnTo>
                                        <a:pt x="709" y="438"/>
                                      </a:lnTo>
                                      <a:lnTo>
                                        <a:pt x="685" y="454"/>
                                      </a:lnTo>
                                      <a:lnTo>
                                        <a:pt x="655" y="460"/>
                                      </a:lnTo>
                                      <a:lnTo>
                                        <a:pt x="76" y="460"/>
                                      </a:lnTo>
                                      <a:lnTo>
                                        <a:pt x="47" y="454"/>
                                      </a:lnTo>
                                      <a:lnTo>
                                        <a:pt x="22" y="438"/>
                                      </a:lnTo>
                                      <a:lnTo>
                                        <a:pt x="6" y="413"/>
                                      </a:lnTo>
                                      <a:lnTo>
                                        <a:pt x="0" y="384"/>
                                      </a:lnTo>
                                      <a:lnTo>
                                        <a:pt x="0" y="76"/>
                                      </a:lnTo>
                                      <a:close/>
                                    </a:path>
                                  </a:pathLst>
                                </a:custGeom>
                                <a:noFill/>
                                <a:ln w="1219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287E6BC" id="Group 99" o:spid="_x0000_s1026" style="width:60.55pt;height:24pt;mso-position-horizontal-relative:char;mso-position-vertical-relative:line" coordsize="1211,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">
                      <v:shape id="AutoShape 100" o:spid="_x0000_s1027" style="position:absolute;left:744;top:164;width:467;height:120;visibility:visible;mso-wrap-style:square;v-text-anchor:top" coordsize="467,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" path="m347,72r,48l443,72r-76,l347,72xm347,48r,24l367,72r,-24l347,48xm347,r,48l367,48r,24l443,72,467,60,347,xm,47l,71r347,1l347,48,,47xe" fillcolor="black" stroked="f">
                        <v:path arrowok="t" o:connecttype="custom" o:connectlocs="347,236;347,284;443,236;367,236;347,236;347,212;347,236;367,236;367,212;347,212;347,164;347,212;367,212;367,236;443,236;467,224;347,164;0,211;0,235;347,236;347,212;0,211" o:connectangles="0,0,0,0,0,0,0,0,0,0,0,0,0,0,0,0,0,0,0,0,0,0"/>
                      </v:shape>
                      <v:shape id="Freeform 101" o:spid="_x0000_s1028" style="position:absolute;left:9;top:9;width:732;height:461;visibility:visible;mso-wrap-style:square;v-text-anchor:top" coordsize="732,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" path="m,76l6,47,22,22,47,6,76,,655,r30,6l709,22r17,25l732,76r,308l726,413r-17,25l685,454r-30,6l76,460,47,454,22,438,6,413,,384,,76xe" filled="f" strokeweight=".96pt">
                        <v:path arrowok="t" o:connecttype="custom" o:connectlocs="0,86;6,57;22,32;47,16;76,10;655,10;685,16;709,32;726,57;732,86;732,394;726,423;709,448;685,464;655,470;76,470;47,464;22,448;6,423;0,394;0,86" o:connectangles="0,0,0,0,0,0,0,0,0,0,0,0,0,0,0,0,0,0,0,0,0"/>
                      </v:shape>
                      <w10:anchorlock/>
                    </v:group>
                  </w:pict>
                </mc:Fallback>
              </mc:AlternateContent>
            </w:r>
          </w:p>
        </w:tc>
        <w:tc>
          <w:tcPr>
            <w:tcW w:w="1985"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spacing w:line="360" w:lineRule="auto"/>
              <w:ind w:left="108"/>
              <w:rPr>
                <w:color w:val="000000" w:themeColor="text1"/>
                <w:sz w:val="24"/>
              </w:rPr>
            </w:pPr>
            <w:r w:rsidRPr="00440FC0">
              <w:rPr>
                <w:color w:val="000000" w:themeColor="text1"/>
                <w:sz w:val="24"/>
              </w:rPr>
              <w:t>Miracle actuvuty</w:t>
            </w:r>
          </w:p>
        </w:tc>
        <w:tc>
          <w:tcPr>
            <w:tcW w:w="2975" w:type="dxa"/>
            <w:tcBorders>
              <w:top w:val="single" w:sz="4" w:space="0" w:color="000000"/>
              <w:left w:val="single" w:sz="4" w:space="0" w:color="000000"/>
              <w:bottom w:val="single" w:sz="4" w:space="0" w:color="000000"/>
              <w:right w:val="single" w:sz="4" w:space="0" w:color="000000"/>
            </w:tcBorders>
          </w:tcPr>
          <w:p w:rsidR="00B772D7" w:rsidRPr="00440FC0" w:rsidRDefault="00B772D7" w:rsidP="001D3C09">
            <w:pPr>
              <w:pStyle w:val="TableParagraph"/>
              <w:tabs>
                <w:tab w:val="left" w:pos="1737"/>
              </w:tabs>
              <w:spacing w:line="360" w:lineRule="auto"/>
              <w:ind w:left="106"/>
              <w:rPr>
                <w:color w:val="000000" w:themeColor="text1"/>
                <w:sz w:val="24"/>
              </w:rPr>
            </w:pPr>
            <w:r w:rsidRPr="00440FC0">
              <w:rPr>
                <w:color w:val="000000" w:themeColor="text1"/>
                <w:sz w:val="24"/>
              </w:rPr>
              <w:t>Tidak ada masukan dan ada keluaran, biasanya dipakai pada waktu start point    dan   dikehendaki ada 1 atau lebih transisi.</w:t>
            </w:r>
          </w:p>
        </w:tc>
      </w:tr>
    </w:tbl>
    <w:p w:rsidR="00B772D7" w:rsidRPr="00440FC0" w:rsidRDefault="00B772D7" w:rsidP="001D3C09">
      <w:pPr>
        <w:spacing w:line="360" w:lineRule="auto"/>
        <w:rPr>
          <w:rFonts w:ascii="Times New Roman" w:hAnsi="Times New Roman" w:cs="Times New Roman"/>
          <w:b/>
          <w:bCs/>
          <w:color w:val="000000" w:themeColor="text1"/>
          <w:sz w:val="28"/>
          <w:szCs w:val="28"/>
        </w:rPr>
      </w:pPr>
    </w:p>
    <w:p w:rsidR="00394784" w:rsidRPr="00394784" w:rsidRDefault="00394784" w:rsidP="00394784">
      <w:pPr>
        <w:pStyle w:val="ListParagraph"/>
        <w:numPr>
          <w:ilvl w:val="0"/>
          <w:numId w:val="1"/>
        </w:numPr>
        <w:jc w:val="both"/>
        <w:outlineLvl w:val="1"/>
        <w:rPr>
          <w:b/>
          <w:bCs/>
          <w:vanish/>
          <w:color w:val="000000" w:themeColor="text1"/>
          <w:sz w:val="28"/>
          <w:szCs w:val="28"/>
          <w:lang w:val="en-ID"/>
        </w:rPr>
      </w:pPr>
      <w:bookmarkStart w:id="16" w:name="_Toc23855666"/>
    </w:p>
    <w:p w:rsidR="00394784" w:rsidRPr="00394784" w:rsidRDefault="00394784" w:rsidP="00394784">
      <w:pPr>
        <w:pStyle w:val="ListParagraph"/>
        <w:numPr>
          <w:ilvl w:val="1"/>
          <w:numId w:val="1"/>
        </w:numPr>
        <w:jc w:val="both"/>
        <w:outlineLvl w:val="1"/>
        <w:rPr>
          <w:b/>
          <w:bCs/>
          <w:vanish/>
          <w:color w:val="000000" w:themeColor="text1"/>
          <w:sz w:val="28"/>
          <w:szCs w:val="28"/>
          <w:lang w:val="en-ID"/>
        </w:rPr>
      </w:pPr>
    </w:p>
    <w:bookmarkEnd w:id="16"/>
    <w:p w:rsidR="00274E78" w:rsidRPr="00440FC0" w:rsidRDefault="00FF0251" w:rsidP="001D3C09">
      <w:pPr>
        <w:spacing w:line="360" w:lineRule="auto"/>
        <w:rPr>
          <w:rFonts w:ascii="Times New Roman" w:hAnsi="Times New Roman" w:cs="Times New Roman"/>
        </w:rPr>
      </w:pPr>
    </w:p>
    <w:p w:rsidR="00394784" w:rsidRPr="00394784" w:rsidRDefault="00394784" w:rsidP="00394784">
      <w:pPr>
        <w:pStyle w:val="ListParagraph"/>
        <w:numPr>
          <w:ilvl w:val="0"/>
          <w:numId w:val="17"/>
        </w:numPr>
        <w:outlineLvl w:val="1"/>
        <w:rPr>
          <w:b/>
          <w:bCs/>
          <w:vanish/>
          <w:sz w:val="28"/>
          <w:szCs w:val="28"/>
        </w:rPr>
      </w:pPr>
    </w:p>
    <w:p w:rsidR="00394784" w:rsidRPr="00394784" w:rsidRDefault="00394784" w:rsidP="00394784">
      <w:pPr>
        <w:pStyle w:val="ListParagraph"/>
        <w:numPr>
          <w:ilvl w:val="1"/>
          <w:numId w:val="17"/>
        </w:numPr>
        <w:outlineLvl w:val="1"/>
        <w:rPr>
          <w:b/>
          <w:bCs/>
          <w:vanish/>
          <w:sz w:val="28"/>
          <w:szCs w:val="28"/>
        </w:rPr>
      </w:pPr>
    </w:p>
    <w:p w:rsidR="00624E3A" w:rsidRPr="00624E3A" w:rsidRDefault="00394784" w:rsidP="00624E3A">
      <w:pPr>
        <w:pStyle w:val="Heading2"/>
        <w:numPr>
          <w:ilvl w:val="1"/>
          <w:numId w:val="17"/>
        </w:numPr>
        <w:ind w:left="720"/>
      </w:pPr>
      <w:r>
        <w:rPr>
          <w:lang w:val="en-US"/>
        </w:rPr>
        <w:t>Penelitian Terdahulu</w:t>
      </w:r>
    </w:p>
    <w:p w:rsidR="007C0204" w:rsidRPr="007C0204" w:rsidRDefault="007C0204" w:rsidP="007C0204">
      <w:pPr>
        <w:spacing w:line="360" w:lineRule="auto"/>
        <w:ind w:firstLine="720"/>
        <w:jc w:val="both"/>
        <w:rPr>
          <w:rFonts w:ascii="Times New Roman" w:hAnsi="Times New Roman" w:cs="Times New Roman"/>
          <w:sz w:val="24"/>
          <w:shd w:val="clear" w:color="auto" w:fill="FFFFFF"/>
        </w:rPr>
      </w:pPr>
      <w:r w:rsidRPr="007C0204">
        <w:rPr>
          <w:rFonts w:ascii="Times New Roman" w:hAnsi="Times New Roman" w:cs="Times New Roman"/>
          <w:sz w:val="24"/>
          <w:shd w:val="clear" w:color="auto" w:fill="FFFFFF"/>
        </w:rPr>
        <w:t>Pada penelitian ini didasari pada beberapa penelitian ataupun studi sejenis yang telah diakukan sebelumnya dan penelitian tersebut mempunyai relevansi dengan objek penelitian dalam karya tulis ini. Beberapa penelitian tersebut adalah sebagai berikut :</w:t>
      </w:r>
    </w:p>
    <w:p w:rsidR="007C0204" w:rsidRPr="007C0204" w:rsidRDefault="007C0204" w:rsidP="007C0204">
      <w:pPr>
        <w:keepNext/>
        <w:spacing w:after="200" w:line="360" w:lineRule="auto"/>
        <w:jc w:val="center"/>
        <w:rPr>
          <w:rFonts w:ascii="Times New Roman" w:eastAsia="Times New Roman" w:hAnsi="Times New Roman" w:cs="Times New Roman"/>
          <w:b/>
          <w:iCs/>
          <w:sz w:val="20"/>
          <w:szCs w:val="18"/>
          <w:lang w:val="id" w:eastAsia="id"/>
        </w:rPr>
      </w:pPr>
      <w:r w:rsidRPr="007C0204">
        <w:rPr>
          <w:rFonts w:ascii="Times New Roman" w:eastAsia="Times New Roman" w:hAnsi="Times New Roman" w:cs="Times New Roman"/>
          <w:b/>
          <w:iCs/>
          <w:sz w:val="20"/>
          <w:szCs w:val="18"/>
          <w:lang w:val="id" w:eastAsia="id"/>
        </w:rPr>
        <w:lastRenderedPageBreak/>
        <w:t xml:space="preserve">Tabel 2. </w:t>
      </w:r>
      <w:r w:rsidRPr="007C0204">
        <w:rPr>
          <w:rFonts w:ascii="Times New Roman" w:eastAsia="Times New Roman" w:hAnsi="Times New Roman" w:cs="Times New Roman"/>
          <w:b/>
          <w:iCs/>
          <w:sz w:val="20"/>
          <w:szCs w:val="18"/>
          <w:lang w:val="en-ID" w:eastAsia="id"/>
        </w:rPr>
        <w:t>3</w:t>
      </w:r>
      <w:r w:rsidRPr="007C0204">
        <w:rPr>
          <w:rFonts w:ascii="Times New Roman" w:eastAsia="Times New Roman" w:hAnsi="Times New Roman" w:cs="Times New Roman"/>
          <w:b/>
          <w:iCs/>
          <w:sz w:val="20"/>
          <w:szCs w:val="18"/>
          <w:lang w:val="id" w:eastAsia="id"/>
        </w:rPr>
        <w:t xml:space="preserve"> Studi Penelitian Terdahulu</w:t>
      </w:r>
    </w:p>
    <w:tbl>
      <w:tblPr>
        <w:tblStyle w:val="TableGridLight1"/>
        <w:tblW w:w="0" w:type="auto"/>
        <w:tblLook w:val="04A0" w:firstRow="1" w:lastRow="0" w:firstColumn="1" w:lastColumn="0" w:noHBand="0" w:noVBand="1"/>
      </w:tblPr>
      <w:tblGrid>
        <w:gridCol w:w="2630"/>
        <w:gridCol w:w="897"/>
        <w:gridCol w:w="1855"/>
        <w:gridCol w:w="2268"/>
      </w:tblGrid>
      <w:tr w:rsidR="007C0204" w:rsidRPr="007C0204" w:rsidTr="00080190">
        <w:tc>
          <w:tcPr>
            <w:tcW w:w="2630" w:type="dxa"/>
          </w:tcPr>
          <w:p w:rsidR="007C0204" w:rsidRPr="007C0204" w:rsidRDefault="007C0204" w:rsidP="007C0204">
            <w:pPr>
              <w:spacing w:after="160" w:line="360" w:lineRule="auto"/>
              <w:jc w:val="center"/>
              <w:rPr>
                <w:rFonts w:ascii="Times New Roman" w:hAnsi="Times New Roman" w:cs="Times New Roman"/>
                <w:b/>
                <w:sz w:val="24"/>
                <w:shd w:val="clear" w:color="auto" w:fill="FFFFFF"/>
                <w:lang w:val="id-ID"/>
              </w:rPr>
            </w:pPr>
            <w:r w:rsidRPr="007C0204">
              <w:rPr>
                <w:rFonts w:ascii="Times New Roman" w:hAnsi="Times New Roman" w:cs="Times New Roman"/>
                <w:b/>
                <w:iCs/>
                <w:sz w:val="24"/>
                <w:szCs w:val="24"/>
                <w:lang w:val="id-ID"/>
              </w:rPr>
              <w:t>Judul</w:t>
            </w:r>
          </w:p>
        </w:tc>
        <w:tc>
          <w:tcPr>
            <w:tcW w:w="897" w:type="dxa"/>
          </w:tcPr>
          <w:p w:rsidR="007C0204" w:rsidRPr="007C0204" w:rsidRDefault="007C0204" w:rsidP="007C0204">
            <w:pPr>
              <w:spacing w:after="160" w:line="360" w:lineRule="auto"/>
              <w:jc w:val="center"/>
              <w:rPr>
                <w:rFonts w:ascii="Times New Roman" w:hAnsi="Times New Roman" w:cs="Times New Roman"/>
                <w:b/>
                <w:sz w:val="24"/>
                <w:shd w:val="clear" w:color="auto" w:fill="FFFFFF"/>
                <w:lang w:val="id-ID"/>
              </w:rPr>
            </w:pPr>
            <w:r w:rsidRPr="007C0204">
              <w:rPr>
                <w:rFonts w:ascii="Times New Roman" w:hAnsi="Times New Roman" w:cs="Times New Roman"/>
                <w:b/>
                <w:iCs/>
                <w:sz w:val="24"/>
                <w:szCs w:val="24"/>
                <w:lang w:val="id-ID"/>
              </w:rPr>
              <w:t>Tahun</w:t>
            </w:r>
          </w:p>
        </w:tc>
        <w:tc>
          <w:tcPr>
            <w:tcW w:w="1855" w:type="dxa"/>
          </w:tcPr>
          <w:p w:rsidR="007C0204" w:rsidRPr="007C0204" w:rsidRDefault="007C0204" w:rsidP="007C0204">
            <w:pPr>
              <w:spacing w:after="160" w:line="360" w:lineRule="auto"/>
              <w:jc w:val="center"/>
              <w:rPr>
                <w:rFonts w:ascii="Times New Roman" w:hAnsi="Times New Roman" w:cs="Times New Roman"/>
                <w:b/>
                <w:iCs/>
                <w:sz w:val="24"/>
                <w:szCs w:val="24"/>
                <w:lang w:val="en-ID"/>
              </w:rPr>
            </w:pPr>
            <w:r w:rsidRPr="007C0204">
              <w:rPr>
                <w:rFonts w:ascii="Times New Roman" w:hAnsi="Times New Roman" w:cs="Times New Roman"/>
                <w:b/>
                <w:iCs/>
                <w:sz w:val="24"/>
                <w:szCs w:val="24"/>
                <w:lang w:val="en-ID"/>
              </w:rPr>
              <w:t>Metode</w:t>
            </w:r>
          </w:p>
        </w:tc>
        <w:tc>
          <w:tcPr>
            <w:tcW w:w="2268" w:type="dxa"/>
          </w:tcPr>
          <w:p w:rsidR="007C0204" w:rsidRPr="007C0204" w:rsidRDefault="007C0204" w:rsidP="007C0204">
            <w:pPr>
              <w:spacing w:after="160" w:line="360" w:lineRule="auto"/>
              <w:jc w:val="center"/>
              <w:rPr>
                <w:rFonts w:ascii="Times New Roman" w:hAnsi="Times New Roman" w:cs="Times New Roman"/>
                <w:b/>
                <w:sz w:val="24"/>
                <w:shd w:val="clear" w:color="auto" w:fill="FFFFFF"/>
                <w:lang w:val="id-ID"/>
              </w:rPr>
            </w:pPr>
            <w:r w:rsidRPr="007C0204">
              <w:rPr>
                <w:rFonts w:ascii="Times New Roman" w:hAnsi="Times New Roman" w:cs="Times New Roman"/>
                <w:b/>
                <w:iCs/>
                <w:sz w:val="24"/>
                <w:szCs w:val="24"/>
                <w:lang w:val="id-ID"/>
              </w:rPr>
              <w:t>Peneliti</w:t>
            </w:r>
          </w:p>
        </w:tc>
      </w:tr>
      <w:tr w:rsidR="007C0204" w:rsidRPr="007C0204" w:rsidTr="00080190">
        <w:trPr>
          <w:trHeight w:val="3509"/>
        </w:trPr>
        <w:tc>
          <w:tcPr>
            <w:tcW w:w="2630" w:type="dxa"/>
          </w:tcPr>
          <w:p w:rsidR="007C0204" w:rsidRPr="007C0204" w:rsidRDefault="00D67F37" w:rsidP="00D67F37">
            <w:pPr>
              <w:spacing w:after="160" w:line="360" w:lineRule="auto"/>
              <w:rPr>
                <w:rFonts w:ascii="Times New Roman" w:hAnsi="Times New Roman" w:cs="Times New Roman"/>
                <w:sz w:val="24"/>
                <w:shd w:val="clear" w:color="auto" w:fill="FFFFFF"/>
                <w:lang w:val="id-ID"/>
              </w:rPr>
            </w:pPr>
            <w:r w:rsidRPr="00D67F37">
              <w:rPr>
                <w:rFonts w:ascii="Times New Roman" w:hAnsi="Times New Roman" w:cs="Times New Roman"/>
                <w:sz w:val="24"/>
                <w:shd w:val="clear" w:color="auto" w:fill="FFFFFF"/>
                <w:lang w:val="id-ID"/>
              </w:rPr>
              <w:t>Rancang Bangun Aplikasi Monitoring Kegiatan Implementasi Proyek Perangkat Lunak Berbasis Web</w:t>
            </w:r>
          </w:p>
        </w:tc>
        <w:tc>
          <w:tcPr>
            <w:tcW w:w="897" w:type="dxa"/>
          </w:tcPr>
          <w:p w:rsidR="007C0204" w:rsidRPr="007C0204" w:rsidRDefault="00D67F37" w:rsidP="007C0204">
            <w:pPr>
              <w:spacing w:after="160" w:line="360"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t>2019</w:t>
            </w:r>
          </w:p>
        </w:tc>
        <w:tc>
          <w:tcPr>
            <w:tcW w:w="1855" w:type="dxa"/>
          </w:tcPr>
          <w:p w:rsidR="007C0204" w:rsidRPr="007C0204" w:rsidRDefault="00D67F37" w:rsidP="007C0204">
            <w:pPr>
              <w:spacing w:after="160" w:line="360" w:lineRule="auto"/>
              <w:rPr>
                <w:rFonts w:ascii="Times New Roman" w:hAnsi="Times New Roman" w:cs="Times New Roman"/>
                <w:color w:val="000000"/>
                <w:sz w:val="24"/>
                <w:szCs w:val="28"/>
                <w:shd w:val="clear" w:color="auto" w:fill="FFFFFF"/>
                <w:lang w:val="en-ID"/>
              </w:rPr>
            </w:pPr>
            <w:r w:rsidRPr="00D67F37">
              <w:rPr>
                <w:rFonts w:ascii="Times New Roman" w:hAnsi="Times New Roman" w:cs="Times New Roman"/>
                <w:color w:val="000000"/>
                <w:sz w:val="24"/>
                <w:szCs w:val="28"/>
                <w:shd w:val="clear" w:color="auto" w:fill="FFFFFF"/>
                <w:lang w:val="id-ID"/>
              </w:rPr>
              <w:t>SDLC</w:t>
            </w:r>
          </w:p>
        </w:tc>
        <w:tc>
          <w:tcPr>
            <w:tcW w:w="2268" w:type="dxa"/>
          </w:tcPr>
          <w:p w:rsidR="007C0204" w:rsidRPr="007C0204" w:rsidRDefault="00D67F37" w:rsidP="007C0204">
            <w:pPr>
              <w:spacing w:after="160" w:line="360" w:lineRule="auto"/>
              <w:rPr>
                <w:rFonts w:ascii="Times New Roman" w:hAnsi="Times New Roman" w:cs="Times New Roman"/>
                <w:sz w:val="24"/>
                <w:shd w:val="clear" w:color="auto" w:fill="FFFFFF"/>
                <w:lang w:val="en-ID"/>
              </w:rPr>
            </w:pPr>
            <w:r w:rsidRPr="00D67F37">
              <w:rPr>
                <w:rFonts w:ascii="Times New Roman" w:hAnsi="Times New Roman" w:cs="Times New Roman"/>
                <w:color w:val="000000"/>
                <w:sz w:val="24"/>
                <w:szCs w:val="28"/>
                <w:shd w:val="clear" w:color="auto" w:fill="FFFFFF"/>
                <w:lang w:val="en-ID"/>
              </w:rPr>
              <w:t>Sitti Nurbaya Ambo</w:t>
            </w:r>
            <w:r>
              <w:rPr>
                <w:rFonts w:ascii="Times New Roman" w:hAnsi="Times New Roman" w:cs="Times New Roman"/>
                <w:color w:val="000000"/>
                <w:sz w:val="24"/>
                <w:szCs w:val="28"/>
                <w:shd w:val="clear" w:color="auto" w:fill="FFFFFF"/>
                <w:lang w:val="en-ID"/>
              </w:rPr>
              <w:t xml:space="preserve">, </w:t>
            </w:r>
            <w:r w:rsidRPr="00D67F37">
              <w:rPr>
                <w:rFonts w:ascii="Times New Roman" w:hAnsi="Times New Roman" w:cs="Times New Roman"/>
                <w:color w:val="000000"/>
                <w:sz w:val="24"/>
                <w:szCs w:val="28"/>
                <w:shd w:val="clear" w:color="auto" w:fill="FFFFFF"/>
                <w:lang w:val="en-ID"/>
              </w:rPr>
              <w:t>Jumail</w:t>
            </w:r>
            <w:r>
              <w:rPr>
                <w:rFonts w:ascii="Times New Roman" w:hAnsi="Times New Roman" w:cs="Times New Roman"/>
                <w:color w:val="000000"/>
                <w:sz w:val="24"/>
                <w:szCs w:val="28"/>
                <w:shd w:val="clear" w:color="auto" w:fill="FFFFFF"/>
                <w:lang w:val="en-ID"/>
              </w:rPr>
              <w:t xml:space="preserve"> </w:t>
            </w:r>
            <w:r w:rsidR="007C0204" w:rsidRPr="007C0204">
              <w:rPr>
                <w:rFonts w:ascii="Times New Roman" w:hAnsi="Times New Roman" w:cs="Times New Roman"/>
                <w:color w:val="000000"/>
                <w:sz w:val="24"/>
                <w:szCs w:val="28"/>
                <w:shd w:val="clear" w:color="auto" w:fill="FFFFFF"/>
                <w:lang w:val="en-ID"/>
              </w:rPr>
              <w:t xml:space="preserve">&amp; </w:t>
            </w:r>
            <w:r w:rsidRPr="00D67F37">
              <w:rPr>
                <w:rFonts w:ascii="Times New Roman" w:hAnsi="Times New Roman" w:cs="Times New Roman"/>
                <w:color w:val="000000"/>
                <w:sz w:val="24"/>
                <w:szCs w:val="28"/>
                <w:shd w:val="clear" w:color="auto" w:fill="FFFFFF"/>
                <w:lang w:val="en-ID"/>
              </w:rPr>
              <w:t>Andri Kuspurnama</w:t>
            </w:r>
          </w:p>
        </w:tc>
      </w:tr>
      <w:tr w:rsidR="00386F21" w:rsidRPr="007C0204" w:rsidTr="008F546D">
        <w:trPr>
          <w:trHeight w:val="3548"/>
        </w:trPr>
        <w:tc>
          <w:tcPr>
            <w:tcW w:w="2630" w:type="dxa"/>
          </w:tcPr>
          <w:p w:rsidR="00386F21" w:rsidRPr="00D67F37" w:rsidRDefault="00386F21" w:rsidP="008F546D">
            <w:pPr>
              <w:spacing w:line="360" w:lineRule="auto"/>
              <w:rPr>
                <w:rFonts w:ascii="Times New Roman" w:hAnsi="Times New Roman" w:cs="Times New Roman"/>
                <w:sz w:val="24"/>
                <w:shd w:val="clear" w:color="auto" w:fill="FFFFFF"/>
                <w:lang w:val="id-ID"/>
              </w:rPr>
            </w:pPr>
            <w:bookmarkStart w:id="17" w:name="_GoBack"/>
            <w:r w:rsidRPr="00D67F37">
              <w:rPr>
                <w:rFonts w:ascii="Times New Roman" w:hAnsi="Times New Roman" w:cs="Times New Roman"/>
                <w:sz w:val="24"/>
                <w:shd w:val="clear" w:color="auto" w:fill="FFFFFF"/>
                <w:lang w:val="id-ID"/>
              </w:rPr>
              <w:t>Rancang Bangun Sistem Informasi Monitoring Perkembangan Proyek Konstruksi Pada Perum Perumnas Jakarta</w:t>
            </w:r>
          </w:p>
          <w:p w:rsidR="00386F21" w:rsidRPr="007C0204" w:rsidRDefault="00386F21" w:rsidP="008F546D">
            <w:pPr>
              <w:spacing w:after="160" w:line="360" w:lineRule="auto"/>
              <w:rPr>
                <w:rFonts w:ascii="Times New Roman" w:hAnsi="Times New Roman" w:cs="Times New Roman"/>
                <w:sz w:val="24"/>
                <w:shd w:val="clear" w:color="auto" w:fill="FFFFFF"/>
                <w:lang w:val="id-ID"/>
              </w:rPr>
            </w:pPr>
            <w:r w:rsidRPr="00D67F37">
              <w:rPr>
                <w:rFonts w:ascii="Times New Roman" w:hAnsi="Times New Roman" w:cs="Times New Roman"/>
                <w:sz w:val="24"/>
                <w:shd w:val="clear" w:color="auto" w:fill="FFFFFF"/>
                <w:lang w:val="id-ID"/>
              </w:rPr>
              <w:t>Berbasis Web</w:t>
            </w:r>
          </w:p>
        </w:tc>
        <w:tc>
          <w:tcPr>
            <w:tcW w:w="897" w:type="dxa"/>
          </w:tcPr>
          <w:p w:rsidR="00386F21" w:rsidRPr="007C0204" w:rsidRDefault="00386F21" w:rsidP="008F546D">
            <w:pPr>
              <w:spacing w:after="160" w:line="360" w:lineRule="auto"/>
              <w:rPr>
                <w:rFonts w:ascii="Times New Roman" w:hAnsi="Times New Roman" w:cs="Times New Roman"/>
                <w:sz w:val="24"/>
                <w:shd w:val="clear" w:color="auto" w:fill="FFFFFF"/>
              </w:rPr>
            </w:pPr>
            <w:r w:rsidRPr="007C0204">
              <w:rPr>
                <w:rFonts w:ascii="Times New Roman" w:hAnsi="Times New Roman" w:cs="Times New Roman"/>
                <w:sz w:val="24"/>
                <w:shd w:val="clear" w:color="auto" w:fill="FFFFFF"/>
                <w:lang w:val="id-ID"/>
              </w:rPr>
              <w:t>201</w:t>
            </w:r>
            <w:r>
              <w:rPr>
                <w:rFonts w:ascii="Times New Roman" w:hAnsi="Times New Roman" w:cs="Times New Roman"/>
                <w:sz w:val="24"/>
                <w:shd w:val="clear" w:color="auto" w:fill="FFFFFF"/>
              </w:rPr>
              <w:t>8</w:t>
            </w:r>
          </w:p>
        </w:tc>
        <w:tc>
          <w:tcPr>
            <w:tcW w:w="1855" w:type="dxa"/>
          </w:tcPr>
          <w:p w:rsidR="00386F21" w:rsidRPr="007C0204" w:rsidRDefault="00386F21" w:rsidP="008F546D">
            <w:pPr>
              <w:spacing w:after="160" w:line="360" w:lineRule="auto"/>
              <w:rPr>
                <w:rFonts w:ascii="Times New Roman" w:hAnsi="Times New Roman" w:cs="Times New Roman"/>
                <w:color w:val="000000"/>
                <w:sz w:val="24"/>
                <w:szCs w:val="28"/>
                <w:shd w:val="clear" w:color="auto" w:fill="FFFFFF"/>
                <w:lang w:val="en-ID"/>
              </w:rPr>
            </w:pPr>
            <w:r w:rsidRPr="007C0204">
              <w:rPr>
                <w:rFonts w:ascii="Times New Roman" w:hAnsi="Times New Roman" w:cs="Times New Roman"/>
                <w:color w:val="000000"/>
                <w:sz w:val="24"/>
                <w:szCs w:val="28"/>
                <w:shd w:val="clear" w:color="auto" w:fill="FFFFFF"/>
                <w:lang w:val="en-ID"/>
              </w:rPr>
              <w:t>SDLC</w:t>
            </w:r>
          </w:p>
        </w:tc>
        <w:tc>
          <w:tcPr>
            <w:tcW w:w="2268" w:type="dxa"/>
          </w:tcPr>
          <w:p w:rsidR="00386F21" w:rsidRPr="007C0204" w:rsidRDefault="00386F21" w:rsidP="008F546D">
            <w:pPr>
              <w:spacing w:after="160" w:line="360" w:lineRule="auto"/>
              <w:rPr>
                <w:rFonts w:ascii="Times New Roman" w:hAnsi="Times New Roman" w:cs="Times New Roman"/>
                <w:sz w:val="24"/>
                <w:shd w:val="clear" w:color="auto" w:fill="FFFFFF"/>
              </w:rPr>
            </w:pPr>
            <w:r w:rsidRPr="00D67F37">
              <w:rPr>
                <w:rFonts w:ascii="Times New Roman" w:hAnsi="Times New Roman" w:cs="Times New Roman"/>
                <w:color w:val="000000"/>
                <w:sz w:val="24"/>
                <w:szCs w:val="28"/>
                <w:shd w:val="clear" w:color="auto" w:fill="FFFFFF"/>
                <w:lang w:val="id-ID"/>
              </w:rPr>
              <w:t>Yoseph Tajul Arifin</w:t>
            </w:r>
            <w:r>
              <w:rPr>
                <w:rFonts w:ascii="Times New Roman" w:hAnsi="Times New Roman" w:cs="Times New Roman"/>
                <w:color w:val="000000"/>
                <w:sz w:val="24"/>
                <w:szCs w:val="28"/>
                <w:shd w:val="clear" w:color="auto" w:fill="FFFFFF"/>
              </w:rPr>
              <w:t xml:space="preserve">, </w:t>
            </w:r>
            <w:r w:rsidRPr="00D67F37">
              <w:rPr>
                <w:rFonts w:ascii="Times New Roman" w:hAnsi="Times New Roman" w:cs="Times New Roman"/>
                <w:color w:val="000000"/>
                <w:sz w:val="24"/>
                <w:szCs w:val="28"/>
                <w:shd w:val="clear" w:color="auto" w:fill="FFFFFF"/>
              </w:rPr>
              <w:t>Instianti Elyana</w:t>
            </w:r>
            <w:r>
              <w:rPr>
                <w:rFonts w:ascii="Times New Roman" w:hAnsi="Times New Roman" w:cs="Times New Roman"/>
                <w:color w:val="000000"/>
                <w:sz w:val="24"/>
                <w:szCs w:val="28"/>
                <w:shd w:val="clear" w:color="auto" w:fill="FFFFFF"/>
              </w:rPr>
              <w:t xml:space="preserve"> </w:t>
            </w:r>
            <w:r w:rsidRPr="00D67F37">
              <w:rPr>
                <w:rFonts w:ascii="Times New Roman" w:hAnsi="Times New Roman" w:cs="Times New Roman"/>
                <w:color w:val="000000"/>
                <w:sz w:val="24"/>
                <w:szCs w:val="28"/>
                <w:shd w:val="clear" w:color="auto" w:fill="FFFFFF"/>
              </w:rPr>
              <w:t>&amp;</w:t>
            </w:r>
            <w:r>
              <w:rPr>
                <w:rFonts w:ascii="Times New Roman" w:hAnsi="Times New Roman" w:cs="Times New Roman"/>
                <w:color w:val="000000"/>
                <w:sz w:val="24"/>
                <w:szCs w:val="28"/>
                <w:shd w:val="clear" w:color="auto" w:fill="FFFFFF"/>
              </w:rPr>
              <w:t xml:space="preserve"> </w:t>
            </w:r>
            <w:r w:rsidRPr="00D67F37">
              <w:rPr>
                <w:rFonts w:ascii="Times New Roman" w:hAnsi="Times New Roman" w:cs="Times New Roman"/>
                <w:color w:val="000000"/>
                <w:sz w:val="24"/>
                <w:szCs w:val="28"/>
                <w:shd w:val="clear" w:color="auto" w:fill="FFFFFF"/>
              </w:rPr>
              <w:t>Rahmat Hidayat</w:t>
            </w:r>
          </w:p>
        </w:tc>
      </w:tr>
      <w:bookmarkEnd w:id="17"/>
      <w:tr w:rsidR="007C0204" w:rsidRPr="007C0204" w:rsidTr="00080190">
        <w:trPr>
          <w:trHeight w:val="3667"/>
        </w:trPr>
        <w:tc>
          <w:tcPr>
            <w:tcW w:w="2630" w:type="dxa"/>
          </w:tcPr>
          <w:p w:rsidR="007C0204" w:rsidRPr="007C0204" w:rsidRDefault="005A4243" w:rsidP="00D67F37">
            <w:pPr>
              <w:spacing w:after="160" w:line="360" w:lineRule="auto"/>
              <w:rPr>
                <w:rFonts w:ascii="Times New Roman" w:hAnsi="Times New Roman" w:cs="Times New Roman"/>
                <w:sz w:val="24"/>
                <w:shd w:val="clear" w:color="auto" w:fill="FFFFFF"/>
                <w:lang w:val="id-ID"/>
              </w:rPr>
            </w:pPr>
            <w:r w:rsidRPr="005A4243">
              <w:rPr>
                <w:rFonts w:ascii="Times New Roman" w:hAnsi="Times New Roman" w:cs="Times New Roman"/>
                <w:sz w:val="24"/>
                <w:shd w:val="clear" w:color="auto" w:fill="FFFFFF"/>
                <w:lang w:val="id-ID"/>
              </w:rPr>
              <w:t>Rancang Bangun Sistem Informasi Monitoring Perkembangan Proyek Berbasis Web(Studi Kasus: PT. Inti Pratama Semesta)</w:t>
            </w:r>
          </w:p>
        </w:tc>
        <w:tc>
          <w:tcPr>
            <w:tcW w:w="897" w:type="dxa"/>
          </w:tcPr>
          <w:p w:rsidR="007C0204" w:rsidRPr="007C0204" w:rsidRDefault="007C0204" w:rsidP="007C0204">
            <w:pPr>
              <w:spacing w:after="160" w:line="360" w:lineRule="auto"/>
              <w:rPr>
                <w:rFonts w:ascii="Times New Roman" w:hAnsi="Times New Roman" w:cs="Times New Roman"/>
                <w:sz w:val="24"/>
                <w:shd w:val="clear" w:color="auto" w:fill="FFFFFF"/>
              </w:rPr>
            </w:pPr>
            <w:r w:rsidRPr="007C0204">
              <w:rPr>
                <w:rFonts w:ascii="Times New Roman" w:hAnsi="Times New Roman" w:cs="Times New Roman"/>
                <w:sz w:val="24"/>
                <w:shd w:val="clear" w:color="auto" w:fill="FFFFFF"/>
                <w:lang w:val="id-ID"/>
              </w:rPr>
              <w:t>201</w:t>
            </w:r>
            <w:r w:rsidR="00D67F37">
              <w:rPr>
                <w:rFonts w:ascii="Times New Roman" w:hAnsi="Times New Roman" w:cs="Times New Roman"/>
                <w:sz w:val="24"/>
                <w:shd w:val="clear" w:color="auto" w:fill="FFFFFF"/>
              </w:rPr>
              <w:t>5</w:t>
            </w:r>
          </w:p>
        </w:tc>
        <w:tc>
          <w:tcPr>
            <w:tcW w:w="1855" w:type="dxa"/>
          </w:tcPr>
          <w:p w:rsidR="007C0204" w:rsidRPr="007C0204" w:rsidRDefault="007C0204" w:rsidP="007C0204">
            <w:pPr>
              <w:spacing w:after="160" w:line="360" w:lineRule="auto"/>
              <w:rPr>
                <w:rFonts w:ascii="Times New Roman" w:hAnsi="Times New Roman" w:cs="Times New Roman"/>
                <w:sz w:val="24"/>
                <w:szCs w:val="28"/>
                <w:lang w:val="en-ID"/>
              </w:rPr>
            </w:pPr>
            <w:r w:rsidRPr="007C0204">
              <w:rPr>
                <w:rFonts w:ascii="Times New Roman" w:hAnsi="Times New Roman" w:cs="Times New Roman"/>
                <w:sz w:val="24"/>
                <w:szCs w:val="28"/>
                <w:lang w:val="en-ID"/>
              </w:rPr>
              <w:t>SDLC</w:t>
            </w:r>
          </w:p>
        </w:tc>
        <w:tc>
          <w:tcPr>
            <w:tcW w:w="2268" w:type="dxa"/>
          </w:tcPr>
          <w:p w:rsidR="007C0204" w:rsidRPr="007C0204" w:rsidRDefault="00D67F37" w:rsidP="007C0204">
            <w:pPr>
              <w:spacing w:after="160" w:line="360" w:lineRule="auto"/>
              <w:rPr>
                <w:rFonts w:ascii="Times New Roman" w:hAnsi="Times New Roman" w:cs="Times New Roman"/>
                <w:sz w:val="24"/>
                <w:shd w:val="clear" w:color="auto" w:fill="FFFFFF"/>
                <w:lang w:val="en-ID"/>
              </w:rPr>
            </w:pPr>
            <w:r w:rsidRPr="00D67F37">
              <w:rPr>
                <w:rFonts w:ascii="Times New Roman" w:hAnsi="Times New Roman" w:cs="Times New Roman"/>
                <w:color w:val="000000"/>
                <w:sz w:val="24"/>
                <w:szCs w:val="28"/>
                <w:shd w:val="clear" w:color="auto" w:fill="FFFFFF"/>
                <w:lang w:val="en-ID"/>
              </w:rPr>
              <w:t>Aprisa</w:t>
            </w:r>
            <w:r w:rsidR="007C0204" w:rsidRPr="007C0204">
              <w:rPr>
                <w:rFonts w:ascii="Times New Roman" w:hAnsi="Times New Roman" w:cs="Times New Roman"/>
                <w:color w:val="000000"/>
                <w:sz w:val="24"/>
                <w:szCs w:val="28"/>
                <w:shd w:val="clear" w:color="auto" w:fill="FFFFFF"/>
                <w:lang w:val="id-ID"/>
              </w:rPr>
              <w:t xml:space="preserve"> &amp; </w:t>
            </w:r>
            <w:r>
              <w:rPr>
                <w:rFonts w:ascii="Times New Roman" w:hAnsi="Times New Roman" w:cs="Times New Roman"/>
                <w:color w:val="000000"/>
                <w:sz w:val="24"/>
                <w:szCs w:val="28"/>
                <w:shd w:val="clear" w:color="auto" w:fill="FFFFFF"/>
                <w:lang w:val="en-ID"/>
              </w:rPr>
              <w:t>Siti Monalisa</w:t>
            </w:r>
          </w:p>
        </w:tc>
      </w:tr>
    </w:tbl>
    <w:p w:rsidR="007C0204" w:rsidRPr="007C0204" w:rsidRDefault="007C0204" w:rsidP="007C0204">
      <w:pPr>
        <w:spacing w:line="360" w:lineRule="auto"/>
        <w:ind w:firstLine="720"/>
        <w:jc w:val="both"/>
        <w:rPr>
          <w:rFonts w:ascii="Times New Roman" w:hAnsi="Times New Roman" w:cs="Times New Roman"/>
          <w:sz w:val="24"/>
          <w:shd w:val="clear" w:color="auto" w:fill="FFFFFF"/>
        </w:rPr>
      </w:pPr>
    </w:p>
    <w:p w:rsidR="007C0204" w:rsidRPr="007C0204" w:rsidRDefault="007C0204" w:rsidP="007C0204">
      <w:pPr>
        <w:spacing w:line="360" w:lineRule="auto"/>
        <w:ind w:firstLine="720"/>
        <w:jc w:val="both"/>
        <w:rPr>
          <w:rFonts w:ascii="Times New Roman" w:hAnsi="Times New Roman" w:cs="Times New Roman"/>
          <w:sz w:val="24"/>
          <w:shd w:val="clear" w:color="auto" w:fill="FFFFFF"/>
        </w:rPr>
      </w:pPr>
      <w:r w:rsidRPr="007C0204">
        <w:rPr>
          <w:rFonts w:ascii="Times New Roman" w:hAnsi="Times New Roman" w:cs="Times New Roman"/>
          <w:sz w:val="24"/>
          <w:shd w:val="clear" w:color="auto" w:fill="FFFFFF"/>
        </w:rPr>
        <w:t>Pada tabel diatas berisi studi penelitian terdahulu yang dijadikan acuan dalam penelitian ini. Adapun penjabarannya adalah sebagai berikut :</w:t>
      </w:r>
    </w:p>
    <w:p w:rsidR="00A67450" w:rsidRPr="005A4243" w:rsidRDefault="00A67450" w:rsidP="005A4243">
      <w:pPr>
        <w:numPr>
          <w:ilvl w:val="3"/>
          <w:numId w:val="6"/>
        </w:numPr>
        <w:spacing w:after="0" w:line="360" w:lineRule="auto"/>
        <w:ind w:left="851" w:hanging="311"/>
        <w:jc w:val="both"/>
        <w:rPr>
          <w:rFonts w:ascii="Times New Roman" w:eastAsia="Times New Roman" w:hAnsi="Times New Roman" w:cs="Times New Roman"/>
          <w:sz w:val="24"/>
          <w:szCs w:val="24"/>
          <w:shd w:val="clear" w:color="auto" w:fill="FFFFFF"/>
          <w:lang w:val="en-US" w:eastAsia="id"/>
        </w:rPr>
      </w:pPr>
      <w:r w:rsidRPr="005A4243">
        <w:rPr>
          <w:rFonts w:ascii="Times New Roman" w:eastAsia="Times New Roman" w:hAnsi="Times New Roman" w:cs="Times New Roman"/>
          <w:b/>
          <w:bCs/>
          <w:sz w:val="24"/>
          <w:szCs w:val="24"/>
          <w:shd w:val="clear" w:color="auto" w:fill="FFFFFF"/>
          <w:lang w:val="id" w:eastAsia="id"/>
        </w:rPr>
        <w:lastRenderedPageBreak/>
        <w:t>Rancang Bangun Aplikasi Monitoring Kegiatan Implementasi Proyek Perangkat Lunak Berbasis Web</w:t>
      </w:r>
      <w:r w:rsidR="007C0204" w:rsidRPr="007C0204">
        <w:rPr>
          <w:rFonts w:ascii="Times New Roman" w:eastAsia="Times New Roman" w:hAnsi="Times New Roman" w:cs="Times New Roman"/>
          <w:sz w:val="24"/>
          <w:szCs w:val="24"/>
          <w:shd w:val="clear" w:color="auto" w:fill="FFFFFF"/>
          <w:lang w:val="id" w:eastAsia="id"/>
        </w:rPr>
        <w:t xml:space="preserve"> (</w:t>
      </w:r>
      <w:r w:rsidRPr="005A4243">
        <w:rPr>
          <w:rFonts w:ascii="Times New Roman" w:eastAsia="Times New Roman" w:hAnsi="Times New Roman" w:cs="Times New Roman"/>
          <w:sz w:val="24"/>
          <w:szCs w:val="24"/>
          <w:shd w:val="clear" w:color="auto" w:fill="FFFFFF"/>
          <w:lang w:val="en-ID" w:eastAsia="id"/>
        </w:rPr>
        <w:t>Sitti Nurbaya Ambo, Jumail &amp; Andri Kuspurnama</w:t>
      </w:r>
      <w:r w:rsidR="007C0204" w:rsidRPr="007C0204">
        <w:rPr>
          <w:rFonts w:ascii="Times New Roman" w:eastAsia="Times New Roman" w:hAnsi="Times New Roman" w:cs="Times New Roman"/>
          <w:sz w:val="24"/>
          <w:szCs w:val="24"/>
          <w:shd w:val="clear" w:color="auto" w:fill="FFFFFF"/>
          <w:lang w:val="id" w:eastAsia="id"/>
        </w:rPr>
        <w:t>, 201</w:t>
      </w:r>
      <w:r w:rsidRPr="005A4243">
        <w:rPr>
          <w:rFonts w:ascii="Times New Roman" w:eastAsia="Times New Roman" w:hAnsi="Times New Roman" w:cs="Times New Roman"/>
          <w:sz w:val="24"/>
          <w:szCs w:val="24"/>
          <w:shd w:val="clear" w:color="auto" w:fill="FFFFFF"/>
          <w:lang w:val="en-US" w:eastAsia="id"/>
        </w:rPr>
        <w:t>9</w:t>
      </w:r>
      <w:r w:rsidR="007C0204" w:rsidRPr="007C0204">
        <w:rPr>
          <w:rFonts w:ascii="Times New Roman" w:eastAsia="Times New Roman" w:hAnsi="Times New Roman" w:cs="Times New Roman"/>
          <w:sz w:val="24"/>
          <w:szCs w:val="24"/>
          <w:shd w:val="clear" w:color="auto" w:fill="FFFFFF"/>
          <w:lang w:val="id" w:eastAsia="id"/>
        </w:rPr>
        <w:t>)</w:t>
      </w:r>
      <w:r w:rsidRPr="005A4243">
        <w:rPr>
          <w:rFonts w:ascii="Times New Roman" w:eastAsia="Times New Roman" w:hAnsi="Times New Roman" w:cs="Times New Roman"/>
          <w:sz w:val="24"/>
          <w:szCs w:val="24"/>
          <w:shd w:val="clear" w:color="auto" w:fill="FFFFFF"/>
          <w:lang w:val="en-US" w:eastAsia="id"/>
        </w:rPr>
        <w:t>.</w:t>
      </w:r>
      <w:r w:rsidR="007C0204" w:rsidRPr="007C0204">
        <w:rPr>
          <w:rFonts w:ascii="Times New Roman" w:eastAsia="Times New Roman" w:hAnsi="Times New Roman" w:cs="Times New Roman"/>
          <w:sz w:val="24"/>
          <w:szCs w:val="24"/>
          <w:shd w:val="clear" w:color="auto" w:fill="FFFFFF"/>
          <w:lang w:val="id" w:eastAsia="id"/>
        </w:rPr>
        <w:t xml:space="preserve"> </w:t>
      </w:r>
      <w:r w:rsidRPr="005A4243">
        <w:rPr>
          <w:rFonts w:ascii="Times New Roman" w:eastAsia="Times New Roman" w:hAnsi="Times New Roman" w:cs="Times New Roman"/>
          <w:sz w:val="24"/>
          <w:szCs w:val="24"/>
          <w:shd w:val="clear" w:color="auto" w:fill="FFFFFF"/>
          <w:lang w:val="id" w:eastAsia="id"/>
        </w:rPr>
        <w:t>Sektor konsultan IT pembuatan perangkat lunak pada PT. Electronic Data Interchange Indonesia (EDI Indonesia) mempunyai banyak client dan produk perangkat lunak yang dipasarkan.</w:t>
      </w:r>
      <w:r w:rsidRPr="005A4243">
        <w:rPr>
          <w:rFonts w:ascii="Times New Roman" w:eastAsia="Times New Roman" w:hAnsi="Times New Roman" w:cs="Times New Roman"/>
          <w:sz w:val="24"/>
          <w:szCs w:val="24"/>
          <w:shd w:val="clear" w:color="auto" w:fill="FFFFFF"/>
          <w:lang w:val="en-US" w:eastAsia="id"/>
        </w:rPr>
        <w:t xml:space="preserve"> </w:t>
      </w:r>
      <w:r w:rsidRPr="005A4243">
        <w:rPr>
          <w:rFonts w:ascii="Times New Roman" w:eastAsia="Times New Roman" w:hAnsi="Times New Roman" w:cs="Times New Roman"/>
          <w:sz w:val="24"/>
          <w:szCs w:val="24"/>
          <w:shd w:val="clear" w:color="auto" w:fill="FFFFFF"/>
          <w:lang w:val="en-US" w:eastAsia="id"/>
        </w:rPr>
        <w:t xml:space="preserve">Banyaknya </w:t>
      </w:r>
      <w:r w:rsidRPr="005A4243">
        <w:rPr>
          <w:rFonts w:ascii="Times New Roman" w:eastAsia="Times New Roman" w:hAnsi="Times New Roman" w:cs="Times New Roman"/>
          <w:i/>
          <w:iCs/>
          <w:sz w:val="24"/>
          <w:szCs w:val="24"/>
          <w:shd w:val="clear" w:color="auto" w:fill="FFFFFF"/>
          <w:lang w:val="en-US" w:eastAsia="id"/>
        </w:rPr>
        <w:t>client</w:t>
      </w:r>
      <w:r w:rsidRPr="005A4243">
        <w:rPr>
          <w:rFonts w:ascii="Times New Roman" w:eastAsia="Times New Roman" w:hAnsi="Times New Roman" w:cs="Times New Roman"/>
          <w:sz w:val="24"/>
          <w:szCs w:val="24"/>
          <w:shd w:val="clear" w:color="auto" w:fill="FFFFFF"/>
          <w:lang w:val="en-US" w:eastAsia="id"/>
        </w:rPr>
        <w:t xml:space="preserve"> dan produk berbanding lurus dengan banyaknya kegiatan implementasi dan pemeliharaan yang dilakukan perusahaan.</w:t>
      </w:r>
      <w:r w:rsidRPr="005A4243">
        <w:rPr>
          <w:rFonts w:ascii="Times New Roman" w:eastAsia="Times New Roman" w:hAnsi="Times New Roman" w:cs="Times New Roman"/>
          <w:sz w:val="24"/>
          <w:szCs w:val="24"/>
          <w:shd w:val="clear" w:color="auto" w:fill="FFFFFF"/>
          <w:lang w:val="en-US" w:eastAsia="id"/>
        </w:rPr>
        <w:t xml:space="preserve"> </w:t>
      </w:r>
      <w:r w:rsidRPr="005A4243">
        <w:rPr>
          <w:rFonts w:ascii="Times New Roman" w:eastAsia="Times New Roman" w:hAnsi="Times New Roman" w:cs="Times New Roman"/>
          <w:sz w:val="24"/>
          <w:szCs w:val="24"/>
          <w:shd w:val="clear" w:color="auto" w:fill="FFFFFF"/>
          <w:lang w:val="en-US" w:eastAsia="id"/>
        </w:rPr>
        <w:t>Pada kegiatan implementasi tersebut sering terjadi permasalahan yaitu :</w:t>
      </w:r>
    </w:p>
    <w:p w:rsidR="00A67450" w:rsidRDefault="00A67450" w:rsidP="005A4243">
      <w:pPr>
        <w:pStyle w:val="ListParagraph"/>
        <w:numPr>
          <w:ilvl w:val="0"/>
          <w:numId w:val="18"/>
        </w:numPr>
        <w:ind w:left="1342"/>
        <w:jc w:val="both"/>
        <w:rPr>
          <w:sz w:val="24"/>
          <w:szCs w:val="24"/>
          <w:shd w:val="clear" w:color="auto" w:fill="FFFFFF"/>
          <w:lang w:val="en-US"/>
        </w:rPr>
      </w:pPr>
      <w:r w:rsidRPr="00A67450">
        <w:rPr>
          <w:sz w:val="24"/>
          <w:szCs w:val="24"/>
          <w:shd w:val="clear" w:color="auto" w:fill="FFFFFF"/>
          <w:lang w:val="en-US"/>
        </w:rPr>
        <w:t xml:space="preserve">Pencatatan perbaikan maupun permintaan tambahan modul pada proyek yang diimplementasikan menggunakan </w:t>
      </w:r>
      <w:r w:rsidRPr="00A67450">
        <w:rPr>
          <w:i/>
          <w:iCs/>
          <w:sz w:val="24"/>
          <w:szCs w:val="24"/>
          <w:shd w:val="clear" w:color="auto" w:fill="FFFFFF"/>
          <w:lang w:val="en-US"/>
        </w:rPr>
        <w:t>Ms.Excel</w:t>
      </w:r>
      <w:r w:rsidRPr="00A67450">
        <w:rPr>
          <w:sz w:val="24"/>
          <w:szCs w:val="24"/>
          <w:shd w:val="clear" w:color="auto" w:fill="FFFFFF"/>
          <w:lang w:val="en-US"/>
        </w:rPr>
        <w:t xml:space="preserve"> sebagai media pencatatannya dinilai kurang efisien karena pada saat seorang </w:t>
      </w:r>
      <w:r w:rsidRPr="00A67450">
        <w:rPr>
          <w:i/>
          <w:iCs/>
          <w:sz w:val="24"/>
          <w:szCs w:val="24"/>
          <w:shd w:val="clear" w:color="auto" w:fill="FFFFFF"/>
          <w:lang w:val="en-US"/>
        </w:rPr>
        <w:t>implementor</w:t>
      </w:r>
      <w:r w:rsidRPr="00A67450">
        <w:rPr>
          <w:sz w:val="24"/>
          <w:szCs w:val="24"/>
          <w:shd w:val="clear" w:color="auto" w:fill="FFFFFF"/>
          <w:lang w:val="en-US"/>
        </w:rPr>
        <w:t xml:space="preserve"> menangani lebih dari satu proyek yang besar dimana proyek tersebut masih banyak penyempurnaan, maka pencatatan menjadi tidak rapi dan terstruktur dengan baik. Begitu juga bagi </w:t>
      </w:r>
      <w:r w:rsidRPr="00A67450">
        <w:rPr>
          <w:i/>
          <w:iCs/>
          <w:sz w:val="24"/>
          <w:szCs w:val="24"/>
          <w:shd w:val="clear" w:color="auto" w:fill="FFFFFF"/>
          <w:lang w:val="en-US"/>
        </w:rPr>
        <w:t>programmer/system analyst</w:t>
      </w:r>
      <w:r w:rsidRPr="00A67450">
        <w:rPr>
          <w:sz w:val="24"/>
          <w:szCs w:val="24"/>
          <w:shd w:val="clear" w:color="auto" w:fill="FFFFFF"/>
          <w:lang w:val="en-US"/>
        </w:rPr>
        <w:t>.</w:t>
      </w:r>
    </w:p>
    <w:p w:rsidR="00A67450" w:rsidRDefault="00A67450" w:rsidP="005A4243">
      <w:pPr>
        <w:pStyle w:val="ListParagraph"/>
        <w:numPr>
          <w:ilvl w:val="0"/>
          <w:numId w:val="18"/>
        </w:numPr>
        <w:ind w:left="1342"/>
        <w:jc w:val="both"/>
        <w:rPr>
          <w:sz w:val="24"/>
          <w:szCs w:val="24"/>
          <w:shd w:val="clear" w:color="auto" w:fill="FFFFFF"/>
          <w:lang w:val="en-US"/>
        </w:rPr>
      </w:pPr>
      <w:r w:rsidRPr="00A67450">
        <w:rPr>
          <w:sz w:val="24"/>
          <w:szCs w:val="24"/>
          <w:shd w:val="clear" w:color="auto" w:fill="FFFFFF"/>
          <w:lang w:val="en-US"/>
        </w:rPr>
        <w:t xml:space="preserve">Semakin banyak permintaan dan perbaikan, jika tidak tercatat dengan baik, akan terjadi sulitnya kontrol dalam pengerjaanya. </w:t>
      </w:r>
      <w:r w:rsidRPr="00A67450">
        <w:rPr>
          <w:i/>
          <w:iCs/>
          <w:sz w:val="24"/>
          <w:szCs w:val="24"/>
          <w:shd w:val="clear" w:color="auto" w:fill="FFFFFF"/>
          <w:lang w:val="en-US"/>
        </w:rPr>
        <w:t>Programmer/system analyst</w:t>
      </w:r>
      <w:r w:rsidRPr="00A67450">
        <w:rPr>
          <w:sz w:val="24"/>
          <w:szCs w:val="24"/>
          <w:shd w:val="clear" w:color="auto" w:fill="FFFFFF"/>
          <w:lang w:val="en-US"/>
        </w:rPr>
        <w:t xml:space="preserve"> sering melupakan tugas yang seharusnya dikerjakan dan harus selesai pada waktu tertentu. Manajer proyek juga mengalami kesulitan terhadap kontrol pekerjaan timnya.</w:t>
      </w:r>
    </w:p>
    <w:p w:rsidR="00A67450" w:rsidRDefault="00A67450" w:rsidP="005A4243">
      <w:pPr>
        <w:pStyle w:val="ListParagraph"/>
        <w:numPr>
          <w:ilvl w:val="0"/>
          <w:numId w:val="18"/>
        </w:numPr>
        <w:ind w:left="1342"/>
        <w:jc w:val="both"/>
        <w:rPr>
          <w:sz w:val="24"/>
          <w:szCs w:val="24"/>
          <w:shd w:val="clear" w:color="auto" w:fill="FFFFFF"/>
          <w:lang w:val="en-US"/>
        </w:rPr>
      </w:pPr>
      <w:r w:rsidRPr="00A67450">
        <w:rPr>
          <w:sz w:val="24"/>
          <w:szCs w:val="24"/>
          <w:shd w:val="clear" w:color="auto" w:fill="FFFFFF"/>
          <w:lang w:val="en-US"/>
        </w:rPr>
        <w:t xml:space="preserve">Proses penyajian informasi memakan waktu cukup lama. Hal ini dikarenakan setiap implementor maupun manajer proyek harus mambuka </w:t>
      </w:r>
      <w:r w:rsidRPr="00A67450">
        <w:rPr>
          <w:i/>
          <w:iCs/>
          <w:sz w:val="24"/>
          <w:szCs w:val="24"/>
          <w:shd w:val="clear" w:color="auto" w:fill="FFFFFF"/>
          <w:lang w:val="en-US"/>
        </w:rPr>
        <w:t>Ms.Excel</w:t>
      </w:r>
      <w:r w:rsidRPr="00A67450">
        <w:rPr>
          <w:sz w:val="24"/>
          <w:szCs w:val="24"/>
          <w:shd w:val="clear" w:color="auto" w:fill="FFFFFF"/>
          <w:lang w:val="en-US"/>
        </w:rPr>
        <w:t xml:space="preserve"> dan mencari data satu persatu untuk menghasilkan informasi yang diharapkan seperti pembuatan laporan dan sebagainya.</w:t>
      </w:r>
    </w:p>
    <w:p w:rsidR="00A67450" w:rsidRDefault="00A67450" w:rsidP="005A4243">
      <w:pPr>
        <w:pStyle w:val="ListParagraph"/>
        <w:numPr>
          <w:ilvl w:val="0"/>
          <w:numId w:val="18"/>
        </w:numPr>
        <w:ind w:left="1342"/>
        <w:jc w:val="both"/>
        <w:rPr>
          <w:sz w:val="24"/>
          <w:szCs w:val="24"/>
          <w:shd w:val="clear" w:color="auto" w:fill="FFFFFF"/>
          <w:lang w:val="en-US"/>
        </w:rPr>
      </w:pPr>
      <w:r w:rsidRPr="00A67450">
        <w:rPr>
          <w:sz w:val="24"/>
          <w:szCs w:val="24"/>
          <w:shd w:val="clear" w:color="auto" w:fill="FFFFFF"/>
          <w:lang w:val="en-US"/>
        </w:rPr>
        <w:t>Penugasan pekerjaan yang tidak terorganisir dengan baik saat implementasi. Penugasan dilakukan dengan perintah langsung tanpa ada dokumentasi dan catatan kapan waktu pekerjaan itu harus selesai.</w:t>
      </w:r>
    </w:p>
    <w:p w:rsidR="00A67450" w:rsidRPr="00A67450" w:rsidRDefault="00A67450" w:rsidP="005A4243">
      <w:pPr>
        <w:spacing w:after="0" w:line="360" w:lineRule="auto"/>
        <w:ind w:left="851" w:firstLine="131"/>
        <w:jc w:val="both"/>
        <w:rPr>
          <w:rFonts w:ascii="Times New Roman" w:eastAsia="Times New Roman" w:hAnsi="Times New Roman" w:cs="Times New Roman"/>
          <w:sz w:val="24"/>
          <w:szCs w:val="24"/>
          <w:shd w:val="clear" w:color="auto" w:fill="FFFFFF"/>
          <w:lang w:val="id" w:eastAsia="id"/>
        </w:rPr>
      </w:pPr>
      <w:r w:rsidRPr="00A67450">
        <w:rPr>
          <w:rFonts w:ascii="Times New Roman" w:eastAsia="Times New Roman" w:hAnsi="Times New Roman" w:cs="Times New Roman"/>
          <w:sz w:val="24"/>
          <w:szCs w:val="24"/>
          <w:shd w:val="clear" w:color="auto" w:fill="FFFFFF"/>
          <w:lang w:val="id" w:eastAsia="id"/>
        </w:rPr>
        <w:t>Pemecahan masalah untuk hal tersebut adalah dengan merancang dan membangun aplikasi monitoring kegiatan implementasi proyek perangkat lunak berbasis web.</w:t>
      </w:r>
    </w:p>
    <w:p w:rsidR="007C0204" w:rsidRPr="007C0204" w:rsidRDefault="007C0204" w:rsidP="007C0204">
      <w:pPr>
        <w:spacing w:after="0" w:line="360" w:lineRule="auto"/>
        <w:ind w:left="851"/>
        <w:jc w:val="both"/>
        <w:rPr>
          <w:rFonts w:ascii="Times New Roman" w:eastAsia="Times New Roman" w:hAnsi="Times New Roman" w:cs="Times New Roman"/>
          <w:sz w:val="24"/>
          <w:szCs w:val="24"/>
          <w:shd w:val="clear" w:color="auto" w:fill="FFFFFF"/>
          <w:lang w:val="id" w:eastAsia="id"/>
        </w:rPr>
      </w:pPr>
    </w:p>
    <w:p w:rsidR="007C0204" w:rsidRPr="007C0204" w:rsidRDefault="007C0204" w:rsidP="007C0204">
      <w:pPr>
        <w:autoSpaceDE w:val="0"/>
        <w:autoSpaceDN w:val="0"/>
        <w:adjustRightInd w:val="0"/>
        <w:spacing w:after="0" w:line="360" w:lineRule="auto"/>
        <w:rPr>
          <w:rFonts w:ascii="Times New Roman" w:hAnsi="Times New Roman" w:cs="Times New Roman"/>
          <w:color w:val="000000"/>
          <w:sz w:val="24"/>
          <w:szCs w:val="24"/>
          <w:lang w:val="en-US"/>
        </w:rPr>
      </w:pPr>
    </w:p>
    <w:p w:rsidR="00B4186C" w:rsidRPr="00B4186C" w:rsidRDefault="00E64147" w:rsidP="00B4186C">
      <w:pPr>
        <w:numPr>
          <w:ilvl w:val="3"/>
          <w:numId w:val="6"/>
        </w:numPr>
        <w:autoSpaceDE w:val="0"/>
        <w:autoSpaceDN w:val="0"/>
        <w:adjustRightInd w:val="0"/>
        <w:spacing w:after="0" w:line="360" w:lineRule="auto"/>
        <w:ind w:left="851" w:hanging="357"/>
        <w:jc w:val="both"/>
        <w:rPr>
          <w:rFonts w:ascii="Times New Roman" w:hAnsi="Times New Roman" w:cs="Times New Roman"/>
          <w:color w:val="000000"/>
          <w:sz w:val="23"/>
          <w:szCs w:val="23"/>
          <w:lang w:val="en-US"/>
        </w:rPr>
      </w:pPr>
      <w:r w:rsidRPr="00E64147">
        <w:rPr>
          <w:rFonts w:ascii="Times New Roman" w:hAnsi="Times New Roman" w:cs="Times New Roman"/>
          <w:b/>
          <w:bCs/>
          <w:color w:val="000000"/>
          <w:sz w:val="24"/>
          <w:szCs w:val="24"/>
          <w:shd w:val="clear" w:color="auto" w:fill="FFFFFF"/>
          <w:lang w:val="en-US"/>
        </w:rPr>
        <w:t>Rancang Bangun Sistem Informasi Monitoring Perkembangan Proyek Konstruksi Pada Perum Perumnas Jakarta Berbasis Web</w:t>
      </w:r>
      <w:r w:rsidR="005A4243">
        <w:rPr>
          <w:rFonts w:ascii="Times New Roman" w:hAnsi="Times New Roman" w:cs="Times New Roman"/>
          <w:color w:val="000000"/>
          <w:sz w:val="24"/>
          <w:szCs w:val="24"/>
          <w:shd w:val="clear" w:color="auto" w:fill="FFFFFF"/>
          <w:lang w:val="en-US"/>
        </w:rPr>
        <w:t xml:space="preserve"> </w:t>
      </w:r>
      <w:r w:rsidR="007C0204" w:rsidRPr="007C0204">
        <w:rPr>
          <w:rFonts w:ascii="Times New Roman" w:hAnsi="Times New Roman" w:cs="Times New Roman"/>
          <w:color w:val="000000"/>
          <w:sz w:val="24"/>
          <w:szCs w:val="24"/>
          <w:shd w:val="clear" w:color="auto" w:fill="FFFFFF"/>
          <w:lang w:val="en-US"/>
        </w:rPr>
        <w:t xml:space="preserve"> (</w:t>
      </w:r>
      <w:r w:rsidRPr="00E64147">
        <w:rPr>
          <w:rFonts w:ascii="Times New Roman" w:hAnsi="Times New Roman" w:cs="Times New Roman"/>
          <w:color w:val="000000"/>
          <w:sz w:val="24"/>
          <w:szCs w:val="24"/>
          <w:shd w:val="clear" w:color="auto" w:fill="FFFFFF"/>
          <w:lang w:val="en-US"/>
        </w:rPr>
        <w:t>Yoseph Tajul Arifin, Instianti Elyana &amp; Rahmat Hidayat</w:t>
      </w:r>
      <w:r w:rsidR="007C0204" w:rsidRPr="007C0204">
        <w:rPr>
          <w:rFonts w:ascii="Times New Roman" w:hAnsi="Times New Roman" w:cs="Times New Roman"/>
          <w:color w:val="000000"/>
          <w:sz w:val="24"/>
          <w:szCs w:val="24"/>
          <w:shd w:val="clear" w:color="auto" w:fill="FFFFFF"/>
          <w:lang w:val="en-US"/>
        </w:rPr>
        <w:t>, 201</w:t>
      </w:r>
      <w:r>
        <w:rPr>
          <w:rFonts w:ascii="Times New Roman" w:hAnsi="Times New Roman" w:cs="Times New Roman"/>
          <w:color w:val="000000"/>
          <w:sz w:val="24"/>
          <w:szCs w:val="24"/>
          <w:shd w:val="clear" w:color="auto" w:fill="FFFFFF"/>
          <w:lang w:val="en-US"/>
        </w:rPr>
        <w:t>8</w:t>
      </w:r>
      <w:r w:rsidR="007C0204" w:rsidRPr="007C0204">
        <w:rPr>
          <w:rFonts w:ascii="Times New Roman" w:hAnsi="Times New Roman" w:cs="Times New Roman"/>
          <w:color w:val="000000"/>
          <w:sz w:val="24"/>
          <w:szCs w:val="24"/>
          <w:shd w:val="clear" w:color="auto" w:fill="FFFFFF"/>
          <w:lang w:val="en-US"/>
        </w:rPr>
        <w:t>)</w:t>
      </w:r>
      <w:r w:rsidR="005A4243">
        <w:rPr>
          <w:rFonts w:ascii="Times New Roman" w:hAnsi="Times New Roman" w:cs="Times New Roman"/>
          <w:color w:val="000000"/>
          <w:sz w:val="24"/>
          <w:szCs w:val="24"/>
          <w:shd w:val="clear" w:color="auto" w:fill="FFFFFF"/>
          <w:lang w:val="en-US"/>
        </w:rPr>
        <w:t>.</w:t>
      </w:r>
      <w:r w:rsidR="005A4243">
        <w:rPr>
          <w:rFonts w:ascii="Times New Roman" w:hAnsi="Times New Roman" w:cs="Times New Roman"/>
          <w:color w:val="000000"/>
          <w:sz w:val="24"/>
          <w:szCs w:val="24"/>
          <w:lang w:val="en-US"/>
        </w:rPr>
        <w:t xml:space="preserve"> </w:t>
      </w:r>
      <w:r w:rsidR="00B4186C" w:rsidRPr="00B4186C">
        <w:rPr>
          <w:rFonts w:ascii="Times New Roman" w:hAnsi="Times New Roman" w:cs="Times New Roman"/>
          <w:color w:val="000000"/>
          <w:sz w:val="24"/>
          <w:szCs w:val="24"/>
          <w:lang w:val="en-US"/>
        </w:rPr>
        <w:t xml:space="preserve">Monitoring proyek adalah parameter yang diperlukan untuk memastikan bahwa proyek berjalan lancar, tepat waktu sehingga hasilnya sesuai dengan yang diperkirakan. </w:t>
      </w:r>
    </w:p>
    <w:p w:rsidR="00B4186C" w:rsidRDefault="00B4186C" w:rsidP="00B4186C">
      <w:pPr>
        <w:autoSpaceDE w:val="0"/>
        <w:autoSpaceDN w:val="0"/>
        <w:adjustRightInd w:val="0"/>
        <w:spacing w:after="0" w:line="360" w:lineRule="auto"/>
        <w:ind w:left="851" w:firstLine="589"/>
        <w:jc w:val="both"/>
        <w:rPr>
          <w:rFonts w:ascii="Times New Roman" w:hAnsi="Times New Roman" w:cs="Times New Roman"/>
          <w:color w:val="000000"/>
          <w:sz w:val="24"/>
          <w:szCs w:val="24"/>
          <w:lang w:val="en-US"/>
        </w:rPr>
      </w:pPr>
      <w:r w:rsidRPr="00B4186C">
        <w:rPr>
          <w:rFonts w:ascii="Times New Roman" w:hAnsi="Times New Roman" w:cs="Times New Roman"/>
          <w:color w:val="000000"/>
          <w:sz w:val="24"/>
          <w:szCs w:val="24"/>
          <w:lang w:val="en-US"/>
        </w:rPr>
        <w:t xml:space="preserve">Bagi Perum Perumnas Jakarta monitoring perkembangan proyek merupakan hal yang penting dilakukan, hal ini guna menunjang keberhasilan pengembangan-pembangunan perumahan. Untuk mendapatkan informasi perkembangan proyek secara mingguan pada sistem Perum Perumnas saat ini bekerja sama dengan kantor Regional. Adapun tugas dari kantor Regional tersebut adalah mengkoordinir manager terkait kelancaran proses pengurusan perizinan. Informasi yang diperoleh dari Kantor Regional tersebut kemudian dimonitoring prosesnya oleh Divisi Monitoring Proyek Perumnas Kantor Pusat dan dijadikan sebuah laporan perkembangan proyek oleh divisi tersebut. </w:t>
      </w:r>
    </w:p>
    <w:p w:rsidR="00B4186C" w:rsidRDefault="00B4186C" w:rsidP="00B4186C">
      <w:pPr>
        <w:autoSpaceDE w:val="0"/>
        <w:autoSpaceDN w:val="0"/>
        <w:adjustRightInd w:val="0"/>
        <w:spacing w:after="0" w:line="360" w:lineRule="auto"/>
        <w:ind w:left="851" w:firstLine="589"/>
        <w:jc w:val="both"/>
      </w:pPr>
      <w:r w:rsidRPr="00B4186C">
        <w:rPr>
          <w:rFonts w:ascii="Times New Roman" w:hAnsi="Times New Roman" w:cs="Times New Roman"/>
          <w:color w:val="000000"/>
          <w:sz w:val="24"/>
          <w:szCs w:val="24"/>
          <w:lang w:val="en-US"/>
        </w:rPr>
        <w:t>Permasalahan yang ada pada proses monitoring yang terjadi saat ini adalah tidak ada sistem informasi yang dapat menyimpan dan menampilkan perkembangan proyek secara real time ketika pihak Perum Perumnas membutuhkannya. Staf pada Divisi Monitoring Proyek Perumnas harus melakukan perekapan manual berdasarkan data dan informasi dari Kantor Regional daerah yang telah diberi wewenang mengontrol proyek. Terkadang, informasi dan surat-surat tersebut hilang, sehingga sering diadakan pencatatan data kembali oleh Staf Divisi Monitoring Proyek. Tentu saja informasi perkembangan proyek tidak terpantau secara cepat.</w:t>
      </w:r>
      <w:r w:rsidRPr="00B4186C">
        <w:t xml:space="preserve"> </w:t>
      </w:r>
    </w:p>
    <w:p w:rsidR="00B4186C" w:rsidRDefault="00B4186C" w:rsidP="00B4186C">
      <w:pPr>
        <w:autoSpaceDE w:val="0"/>
        <w:autoSpaceDN w:val="0"/>
        <w:adjustRightInd w:val="0"/>
        <w:spacing w:after="0" w:line="360" w:lineRule="auto"/>
        <w:ind w:left="851" w:firstLine="589"/>
        <w:jc w:val="both"/>
        <w:rPr>
          <w:rFonts w:ascii="Times New Roman" w:hAnsi="Times New Roman" w:cs="Times New Roman"/>
          <w:color w:val="000000"/>
          <w:sz w:val="24"/>
          <w:szCs w:val="24"/>
          <w:lang w:val="en-US"/>
        </w:rPr>
      </w:pPr>
      <w:r w:rsidRPr="00B4186C">
        <w:rPr>
          <w:rFonts w:ascii="Times New Roman" w:hAnsi="Times New Roman" w:cs="Times New Roman"/>
          <w:color w:val="000000"/>
          <w:sz w:val="24"/>
          <w:szCs w:val="24"/>
          <w:lang w:val="en-US"/>
        </w:rPr>
        <w:t>Pada penelitian ini akan dibahas mengenai perancangan prototype sistem informasi monitoring perkembangan proyek konstruksi berbasis web yang diharapkan dapat dijadikan salah satu solusi dari masala-masalah yang ada pada Perum Perumnas saat ini</w:t>
      </w:r>
    </w:p>
    <w:p w:rsidR="00B4186C" w:rsidRPr="00B4186C" w:rsidRDefault="00B4186C" w:rsidP="00B4186C">
      <w:pPr>
        <w:autoSpaceDE w:val="0"/>
        <w:autoSpaceDN w:val="0"/>
        <w:adjustRightInd w:val="0"/>
        <w:spacing w:after="0" w:line="360" w:lineRule="auto"/>
        <w:ind w:left="851" w:firstLine="589"/>
        <w:jc w:val="both"/>
        <w:rPr>
          <w:rFonts w:ascii="Times New Roman" w:hAnsi="Times New Roman" w:cs="Times New Roman"/>
          <w:color w:val="000000"/>
          <w:sz w:val="23"/>
          <w:szCs w:val="23"/>
          <w:lang w:val="en-US"/>
        </w:rPr>
      </w:pPr>
    </w:p>
    <w:p w:rsidR="00E64147" w:rsidRPr="005A4243" w:rsidRDefault="00E64147" w:rsidP="00E64147">
      <w:pPr>
        <w:numPr>
          <w:ilvl w:val="3"/>
          <w:numId w:val="6"/>
        </w:numPr>
        <w:autoSpaceDE w:val="0"/>
        <w:autoSpaceDN w:val="0"/>
        <w:adjustRightInd w:val="0"/>
        <w:spacing w:after="0" w:line="360" w:lineRule="auto"/>
        <w:ind w:left="851" w:hanging="357"/>
        <w:jc w:val="both"/>
        <w:rPr>
          <w:rFonts w:ascii="Times New Roman" w:hAnsi="Times New Roman" w:cs="Times New Roman"/>
          <w:color w:val="000000"/>
          <w:sz w:val="24"/>
          <w:szCs w:val="24"/>
          <w:lang w:val="en-US"/>
        </w:rPr>
      </w:pPr>
      <w:r w:rsidRPr="005A4243">
        <w:rPr>
          <w:rFonts w:ascii="Times New Roman" w:hAnsi="Times New Roman" w:cs="Times New Roman"/>
          <w:b/>
          <w:bCs/>
          <w:color w:val="000000"/>
          <w:sz w:val="24"/>
          <w:szCs w:val="24"/>
          <w:shd w:val="clear" w:color="auto" w:fill="FFFFFF"/>
          <w:lang w:val="en-US"/>
        </w:rPr>
        <w:lastRenderedPageBreak/>
        <w:t>Rancang Bangun Sistem Informasi Monitoring Perkembangan Proyek Berbasis Web (Studi Kasus: PT. Inti Pratama Semesta)</w:t>
      </w:r>
      <w:r>
        <w:rPr>
          <w:rFonts w:ascii="Times New Roman" w:hAnsi="Times New Roman" w:cs="Times New Roman"/>
          <w:color w:val="000000"/>
          <w:sz w:val="24"/>
          <w:szCs w:val="24"/>
          <w:shd w:val="clear" w:color="auto" w:fill="FFFFFF"/>
          <w:lang w:val="en-US"/>
        </w:rPr>
        <w:t xml:space="preserve"> </w:t>
      </w:r>
      <w:r w:rsidRPr="007C0204">
        <w:rPr>
          <w:rFonts w:ascii="Times New Roman" w:hAnsi="Times New Roman" w:cs="Times New Roman"/>
          <w:color w:val="000000"/>
          <w:sz w:val="24"/>
          <w:szCs w:val="24"/>
          <w:shd w:val="clear" w:color="auto" w:fill="FFFFFF"/>
          <w:lang w:val="en-US"/>
        </w:rPr>
        <w:t xml:space="preserve"> (</w:t>
      </w:r>
      <w:r w:rsidRPr="005A4243">
        <w:rPr>
          <w:rFonts w:ascii="Times New Roman" w:hAnsi="Times New Roman" w:cs="Times New Roman"/>
          <w:color w:val="000000"/>
          <w:sz w:val="24"/>
          <w:szCs w:val="24"/>
          <w:shd w:val="clear" w:color="auto" w:fill="FFFFFF"/>
          <w:lang w:val="en-US"/>
        </w:rPr>
        <w:t>Aprisa &amp; Siti Monalisa</w:t>
      </w:r>
      <w:r w:rsidRPr="007C0204">
        <w:rPr>
          <w:rFonts w:ascii="Times New Roman" w:hAnsi="Times New Roman" w:cs="Times New Roman"/>
          <w:color w:val="000000"/>
          <w:sz w:val="24"/>
          <w:szCs w:val="24"/>
          <w:shd w:val="clear" w:color="auto" w:fill="FFFFFF"/>
          <w:lang w:val="en-US"/>
        </w:rPr>
        <w:t>, 201</w:t>
      </w:r>
      <w:r>
        <w:rPr>
          <w:rFonts w:ascii="Times New Roman" w:hAnsi="Times New Roman" w:cs="Times New Roman"/>
          <w:color w:val="000000"/>
          <w:sz w:val="24"/>
          <w:szCs w:val="24"/>
          <w:shd w:val="clear" w:color="auto" w:fill="FFFFFF"/>
          <w:lang w:val="en-US"/>
        </w:rPr>
        <w:t>5</w:t>
      </w:r>
      <w:r w:rsidRPr="007C0204">
        <w:rPr>
          <w:rFonts w:ascii="Times New Roman" w:hAnsi="Times New Roman" w:cs="Times New Roman"/>
          <w:color w:val="000000"/>
          <w:sz w:val="24"/>
          <w:szCs w:val="24"/>
          <w:shd w:val="clear" w:color="auto" w:fill="FFFFFF"/>
          <w:lang w:val="en-US"/>
        </w:rPr>
        <w:t>)</w:t>
      </w:r>
      <w:r>
        <w:rPr>
          <w:rFonts w:ascii="Times New Roman" w:hAnsi="Times New Roman" w:cs="Times New Roman"/>
          <w:color w:val="000000"/>
          <w:sz w:val="24"/>
          <w:szCs w:val="24"/>
          <w:shd w:val="clear" w:color="auto" w:fill="FFFFFF"/>
          <w:lang w:val="en-US"/>
        </w:rPr>
        <w:t>.</w:t>
      </w:r>
      <w:r>
        <w:rPr>
          <w:rFonts w:ascii="Times New Roman" w:hAnsi="Times New Roman" w:cs="Times New Roman"/>
          <w:color w:val="000000"/>
          <w:sz w:val="24"/>
          <w:szCs w:val="24"/>
          <w:lang w:val="en-US"/>
        </w:rPr>
        <w:t xml:space="preserve"> </w:t>
      </w:r>
      <w:r w:rsidRPr="005A4243">
        <w:rPr>
          <w:rFonts w:ascii="Times New Roman" w:hAnsi="Times New Roman" w:cs="Times New Roman"/>
          <w:color w:val="000000"/>
          <w:sz w:val="23"/>
          <w:szCs w:val="23"/>
          <w:lang w:val="en-US"/>
        </w:rPr>
        <w:t xml:space="preserve">PT. Inti Pratama Semesta (PT. IPS) adalah perusahaan yang bergerak dalam bidang penyediaan jasa kontruksi. Mempunyai proyek berhubungan dengan pembangunan seperti bangunan rumah, gedung dan pabrik. Sebagai perusahaan yang bergerak dalam bidang kontruksi dalam melakukan pemantauan perkembangan proyek harus dapat dilaksanakan dengan baik agar tercapai tujuan perusahaan. </w:t>
      </w:r>
    </w:p>
    <w:p w:rsidR="00E64147" w:rsidRDefault="00E64147" w:rsidP="00E64147">
      <w:pPr>
        <w:autoSpaceDE w:val="0"/>
        <w:autoSpaceDN w:val="0"/>
        <w:adjustRightInd w:val="0"/>
        <w:spacing w:after="0" w:line="360" w:lineRule="auto"/>
        <w:ind w:left="851" w:firstLine="283"/>
        <w:jc w:val="both"/>
        <w:rPr>
          <w:rFonts w:ascii="Times New Roman" w:hAnsi="Times New Roman" w:cs="Times New Roman"/>
          <w:color w:val="000000"/>
          <w:sz w:val="23"/>
          <w:szCs w:val="23"/>
          <w:lang w:val="en-US"/>
        </w:rPr>
      </w:pPr>
      <w:r w:rsidRPr="005A4243">
        <w:rPr>
          <w:rFonts w:ascii="Times New Roman" w:hAnsi="Times New Roman" w:cs="Times New Roman"/>
          <w:color w:val="000000"/>
          <w:sz w:val="23"/>
          <w:szCs w:val="23"/>
          <w:lang w:val="en-US"/>
        </w:rPr>
        <w:t xml:space="preserve">Permasalahan yang di hadapi PT. Inti Pratama Semesta saat ini yaitu permasalahan dalam pengerjaan proyek tidak dapat diketahui dengan cepat mengakibatkan penyelesaian proyek menjadi lambat (tidak sesuainya antara waktu rencana kerja dengan waktu pelaksanaan pengerjaan proyek), sering terjadi kesalahan pencatatan data perkembangan proyek mengakibatkan kekeliruan dalam menentukan data perkembangan proyek, tidak adanya gambar pengerjaan proyek akibatnya pada saat di lakukan pengecekan terhadap pekerjaan proyek sering terjadi kesalahan pengerjaan proyek. </w:t>
      </w:r>
    </w:p>
    <w:p w:rsidR="00E64147" w:rsidRDefault="00E64147" w:rsidP="00E64147">
      <w:pPr>
        <w:autoSpaceDE w:val="0"/>
        <w:autoSpaceDN w:val="0"/>
        <w:adjustRightInd w:val="0"/>
        <w:spacing w:after="0" w:line="360" w:lineRule="auto"/>
        <w:ind w:left="851" w:firstLine="283"/>
        <w:jc w:val="both"/>
        <w:rPr>
          <w:rFonts w:ascii="Times New Roman" w:hAnsi="Times New Roman" w:cs="Times New Roman"/>
          <w:color w:val="000000"/>
          <w:sz w:val="23"/>
          <w:szCs w:val="23"/>
          <w:lang w:val="en-US"/>
        </w:rPr>
      </w:pPr>
      <w:r w:rsidRPr="005A4243">
        <w:rPr>
          <w:rFonts w:ascii="Times New Roman" w:hAnsi="Times New Roman" w:cs="Times New Roman"/>
          <w:color w:val="000000"/>
          <w:sz w:val="23"/>
          <w:szCs w:val="23"/>
          <w:lang w:val="en-US"/>
        </w:rPr>
        <w:t xml:space="preserve">Tujuan penelitian ini adalah untuk membangun sistem informasi monitoring perkembangan proyek berbasis web untuk mempermudah manager dalam melakukan pemantauan perkembangan proyek. </w:t>
      </w:r>
    </w:p>
    <w:p w:rsidR="007C0204" w:rsidRPr="007C0204" w:rsidRDefault="007C0204" w:rsidP="007C0204">
      <w:pPr>
        <w:pStyle w:val="BodyText"/>
      </w:pPr>
    </w:p>
    <w:sectPr w:rsidR="007C0204" w:rsidRPr="007C0204" w:rsidSect="00A05D59">
      <w:headerReference w:type="default" r:id="rId13"/>
      <w:footerReference w:type="default" r:id="rId14"/>
      <w:footerReference w:type="first" r:id="rId15"/>
      <w:pgSz w:w="11906" w:h="16838"/>
      <w:pgMar w:top="1701" w:right="1701" w:bottom="1701" w:left="2268" w:header="708" w:footer="708" w:gutter="0"/>
      <w:pgNumType w:start="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0251" w:rsidRDefault="00FF0251" w:rsidP="00A05D59">
      <w:pPr>
        <w:spacing w:after="0" w:line="240" w:lineRule="auto"/>
      </w:pPr>
      <w:r>
        <w:separator/>
      </w:r>
    </w:p>
  </w:endnote>
  <w:endnote w:type="continuationSeparator" w:id="0">
    <w:p w:rsidR="00FF0251" w:rsidRDefault="00FF0251" w:rsidP="00A05D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05D59" w:rsidRDefault="00A05D59">
    <w:pPr>
      <w:pStyle w:val="Footer"/>
      <w:jc w:val="center"/>
    </w:pPr>
  </w:p>
  <w:p w:rsidR="00A05D59" w:rsidRDefault="00A05D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8017758"/>
      <w:docPartObj>
        <w:docPartGallery w:val="Page Numbers (Bottom of Page)"/>
        <w:docPartUnique/>
      </w:docPartObj>
    </w:sdtPr>
    <w:sdtEndPr>
      <w:rPr>
        <w:noProof/>
      </w:rPr>
    </w:sdtEndPr>
    <w:sdtContent>
      <w:p w:rsidR="00A05D59" w:rsidRDefault="00A05D59">
        <w:pPr>
          <w:pStyle w:val="Footer"/>
          <w:jc w:val="center"/>
        </w:pPr>
        <w:r>
          <w:fldChar w:fldCharType="begin"/>
        </w:r>
        <w:r>
          <w:instrText xml:space="preserve"> PAGE   \* MERGEFORMAT </w:instrText>
        </w:r>
        <w:r>
          <w:fldChar w:fldCharType="separate"/>
        </w:r>
        <w:r w:rsidR="00440FC0">
          <w:rPr>
            <w:noProof/>
          </w:rPr>
          <w:t>6</w:t>
        </w:r>
        <w:r>
          <w:rPr>
            <w:noProof/>
          </w:rPr>
          <w:fldChar w:fldCharType="end"/>
        </w:r>
      </w:p>
    </w:sdtContent>
  </w:sdt>
  <w:p w:rsidR="00A05D59" w:rsidRDefault="00A05D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0251" w:rsidRDefault="00FF0251" w:rsidP="00A05D59">
      <w:pPr>
        <w:spacing w:after="0" w:line="240" w:lineRule="auto"/>
      </w:pPr>
      <w:r>
        <w:separator/>
      </w:r>
    </w:p>
  </w:footnote>
  <w:footnote w:type="continuationSeparator" w:id="0">
    <w:p w:rsidR="00FF0251" w:rsidRDefault="00FF0251" w:rsidP="00A05D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2243087"/>
      <w:docPartObj>
        <w:docPartGallery w:val="Page Numbers (Top of Page)"/>
        <w:docPartUnique/>
      </w:docPartObj>
    </w:sdtPr>
    <w:sdtEndPr>
      <w:rPr>
        <w:noProof/>
      </w:rPr>
    </w:sdtEndPr>
    <w:sdtContent>
      <w:p w:rsidR="00A05D59" w:rsidRDefault="00A05D59">
        <w:pPr>
          <w:pStyle w:val="Header"/>
          <w:jc w:val="right"/>
        </w:pPr>
        <w:r>
          <w:fldChar w:fldCharType="begin"/>
        </w:r>
        <w:r>
          <w:instrText xml:space="preserve"> PAGE   \* MERGEFORMAT </w:instrText>
        </w:r>
        <w:r>
          <w:fldChar w:fldCharType="separate"/>
        </w:r>
        <w:r w:rsidR="00440FC0">
          <w:rPr>
            <w:noProof/>
          </w:rPr>
          <w:t>17</w:t>
        </w:r>
        <w:r>
          <w:rPr>
            <w:noProof/>
          </w:rPr>
          <w:fldChar w:fldCharType="end"/>
        </w:r>
      </w:p>
    </w:sdtContent>
  </w:sdt>
  <w:p w:rsidR="00A05D59" w:rsidRDefault="00A05D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81259"/>
    <w:multiLevelType w:val="hybridMultilevel"/>
    <w:tmpl w:val="1A689044"/>
    <w:lvl w:ilvl="0" w:tplc="0340FD5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8573B2"/>
    <w:multiLevelType w:val="multilevel"/>
    <w:tmpl w:val="075CBF4E"/>
    <w:lvl w:ilvl="0">
      <w:start w:val="2"/>
      <w:numFmt w:val="decimal"/>
      <w:lvlText w:val="2.%1"/>
      <w:lvlJc w:val="left"/>
      <w:pPr>
        <w:ind w:left="720" w:hanging="360"/>
      </w:pPr>
      <w:rPr>
        <w:rFonts w:hint="default"/>
      </w:rPr>
    </w:lvl>
    <w:lvl w:ilvl="1">
      <w:start w:val="1"/>
      <w:numFmt w:val="decimal"/>
      <w:lvlText w:val="%2."/>
      <w:lvlJc w:val="left"/>
      <w:pPr>
        <w:ind w:left="1080" w:hanging="72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440" w:hanging="1080"/>
      </w:pPr>
      <w:rPr>
        <w:rFonts w:hint="default"/>
        <w:i w:val="0"/>
        <w:i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33A5440"/>
    <w:multiLevelType w:val="hybridMultilevel"/>
    <w:tmpl w:val="D16CDCB0"/>
    <w:lvl w:ilvl="0" w:tplc="0340FD54">
      <w:start w:val="1"/>
      <w:numFmt w:val="decimal"/>
      <w:lvlText w:val="2.%1"/>
      <w:lvlJc w:val="left"/>
      <w:pPr>
        <w:ind w:left="2025" w:hanging="360"/>
      </w:pPr>
      <w:rPr>
        <w:rFonts w:hint="default"/>
      </w:rPr>
    </w:lvl>
    <w:lvl w:ilvl="1" w:tplc="04090019" w:tentative="1">
      <w:start w:val="1"/>
      <w:numFmt w:val="lowerLetter"/>
      <w:lvlText w:val="%2."/>
      <w:lvlJc w:val="left"/>
      <w:pPr>
        <w:ind w:left="2745" w:hanging="360"/>
      </w:pPr>
    </w:lvl>
    <w:lvl w:ilvl="2" w:tplc="0409001B" w:tentative="1">
      <w:start w:val="1"/>
      <w:numFmt w:val="lowerRoman"/>
      <w:lvlText w:val="%3."/>
      <w:lvlJc w:val="right"/>
      <w:pPr>
        <w:ind w:left="3465" w:hanging="180"/>
      </w:pPr>
    </w:lvl>
    <w:lvl w:ilvl="3" w:tplc="0409000F" w:tentative="1">
      <w:start w:val="1"/>
      <w:numFmt w:val="decimal"/>
      <w:lvlText w:val="%4."/>
      <w:lvlJc w:val="left"/>
      <w:pPr>
        <w:ind w:left="4185" w:hanging="360"/>
      </w:pPr>
    </w:lvl>
    <w:lvl w:ilvl="4" w:tplc="04090019" w:tentative="1">
      <w:start w:val="1"/>
      <w:numFmt w:val="lowerLetter"/>
      <w:lvlText w:val="%5."/>
      <w:lvlJc w:val="left"/>
      <w:pPr>
        <w:ind w:left="4905" w:hanging="360"/>
      </w:pPr>
    </w:lvl>
    <w:lvl w:ilvl="5" w:tplc="0409001B" w:tentative="1">
      <w:start w:val="1"/>
      <w:numFmt w:val="lowerRoman"/>
      <w:lvlText w:val="%6."/>
      <w:lvlJc w:val="right"/>
      <w:pPr>
        <w:ind w:left="5625" w:hanging="180"/>
      </w:pPr>
    </w:lvl>
    <w:lvl w:ilvl="6" w:tplc="0409000F" w:tentative="1">
      <w:start w:val="1"/>
      <w:numFmt w:val="decimal"/>
      <w:lvlText w:val="%7."/>
      <w:lvlJc w:val="left"/>
      <w:pPr>
        <w:ind w:left="6345" w:hanging="360"/>
      </w:pPr>
    </w:lvl>
    <w:lvl w:ilvl="7" w:tplc="04090019" w:tentative="1">
      <w:start w:val="1"/>
      <w:numFmt w:val="lowerLetter"/>
      <w:lvlText w:val="%8."/>
      <w:lvlJc w:val="left"/>
      <w:pPr>
        <w:ind w:left="7065" w:hanging="360"/>
      </w:pPr>
    </w:lvl>
    <w:lvl w:ilvl="8" w:tplc="0409001B" w:tentative="1">
      <w:start w:val="1"/>
      <w:numFmt w:val="lowerRoman"/>
      <w:lvlText w:val="%9."/>
      <w:lvlJc w:val="right"/>
      <w:pPr>
        <w:ind w:left="7785" w:hanging="180"/>
      </w:pPr>
    </w:lvl>
  </w:abstractNum>
  <w:abstractNum w:abstractNumId="3" w15:restartNumberingAfterBreak="0">
    <w:nsid w:val="151F018C"/>
    <w:multiLevelType w:val="hybridMultilevel"/>
    <w:tmpl w:val="2196E598"/>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4" w15:restartNumberingAfterBreak="0">
    <w:nsid w:val="1ACB0A96"/>
    <w:multiLevelType w:val="multilevel"/>
    <w:tmpl w:val="646C0576"/>
    <w:lvl w:ilvl="0">
      <w:start w:val="2"/>
      <w:numFmt w:val="decimal"/>
      <w:lvlText w:val="%1"/>
      <w:lvlJc w:val="left"/>
      <w:pPr>
        <w:ind w:left="1308" w:hanging="720"/>
      </w:pPr>
      <w:rPr>
        <w:rFonts w:hint="default"/>
        <w:lang w:val="id" w:eastAsia="id" w:bidi="id"/>
      </w:rPr>
    </w:lvl>
    <w:lvl w:ilvl="1">
      <w:start w:val="1"/>
      <w:numFmt w:val="decimal"/>
      <w:lvlText w:val="2.%2"/>
      <w:lvlJc w:val="left"/>
      <w:pPr>
        <w:ind w:left="1004" w:hanging="720"/>
      </w:pPr>
      <w:rPr>
        <w:rFonts w:hint="default"/>
        <w:b/>
        <w:bCs/>
        <w:w w:val="100"/>
        <w:sz w:val="28"/>
        <w:szCs w:val="28"/>
        <w:lang w:val="id" w:eastAsia="id" w:bidi="id"/>
      </w:rPr>
    </w:lvl>
    <w:lvl w:ilvl="2">
      <w:numFmt w:val="bullet"/>
      <w:lvlText w:val=""/>
      <w:lvlJc w:val="left"/>
      <w:pPr>
        <w:ind w:left="1296" w:hanging="360"/>
      </w:pPr>
      <w:rPr>
        <w:rFonts w:ascii="Symbol" w:eastAsia="Symbol" w:hAnsi="Symbol" w:cs="Symbol" w:hint="default"/>
        <w:w w:val="100"/>
        <w:sz w:val="24"/>
        <w:szCs w:val="24"/>
        <w:lang w:val="id" w:eastAsia="id" w:bidi="id"/>
      </w:rPr>
    </w:lvl>
    <w:lvl w:ilvl="3">
      <w:numFmt w:val="bullet"/>
      <w:lvlText w:val=""/>
      <w:lvlJc w:val="left"/>
      <w:pPr>
        <w:ind w:left="1440" w:hanging="360"/>
      </w:pPr>
      <w:rPr>
        <w:rFonts w:ascii="Symbol" w:eastAsia="Symbol" w:hAnsi="Symbol" w:cs="Symbol" w:hint="default"/>
        <w:w w:val="100"/>
        <w:sz w:val="24"/>
        <w:szCs w:val="24"/>
        <w:lang w:val="id" w:eastAsia="id" w:bidi="id"/>
      </w:rPr>
    </w:lvl>
    <w:lvl w:ilvl="4">
      <w:numFmt w:val="bullet"/>
      <w:lvlText w:val="•"/>
      <w:lvlJc w:val="left"/>
      <w:pPr>
        <w:ind w:left="3501" w:hanging="360"/>
      </w:pPr>
      <w:rPr>
        <w:rFonts w:hint="default"/>
        <w:lang w:val="id" w:eastAsia="id" w:bidi="id"/>
      </w:rPr>
    </w:lvl>
    <w:lvl w:ilvl="5">
      <w:numFmt w:val="bullet"/>
      <w:lvlText w:val="•"/>
      <w:lvlJc w:val="left"/>
      <w:pPr>
        <w:ind w:left="4392" w:hanging="360"/>
      </w:pPr>
      <w:rPr>
        <w:rFonts w:hint="default"/>
        <w:lang w:val="id" w:eastAsia="id" w:bidi="id"/>
      </w:rPr>
    </w:lvl>
    <w:lvl w:ilvl="6">
      <w:numFmt w:val="bullet"/>
      <w:lvlText w:val="•"/>
      <w:lvlJc w:val="left"/>
      <w:pPr>
        <w:ind w:left="5283" w:hanging="360"/>
      </w:pPr>
      <w:rPr>
        <w:rFonts w:hint="default"/>
        <w:lang w:val="id" w:eastAsia="id" w:bidi="id"/>
      </w:rPr>
    </w:lvl>
    <w:lvl w:ilvl="7">
      <w:numFmt w:val="bullet"/>
      <w:lvlText w:val="•"/>
      <w:lvlJc w:val="left"/>
      <w:pPr>
        <w:ind w:left="6174" w:hanging="360"/>
      </w:pPr>
      <w:rPr>
        <w:rFonts w:hint="default"/>
        <w:lang w:val="id" w:eastAsia="id" w:bidi="id"/>
      </w:rPr>
    </w:lvl>
    <w:lvl w:ilvl="8">
      <w:numFmt w:val="bullet"/>
      <w:lvlText w:val="•"/>
      <w:lvlJc w:val="left"/>
      <w:pPr>
        <w:ind w:left="7064" w:hanging="360"/>
      </w:pPr>
      <w:rPr>
        <w:rFonts w:hint="default"/>
        <w:lang w:val="id" w:eastAsia="id" w:bidi="id"/>
      </w:rPr>
    </w:lvl>
  </w:abstractNum>
  <w:abstractNum w:abstractNumId="5" w15:restartNumberingAfterBreak="0">
    <w:nsid w:val="22F4242C"/>
    <w:multiLevelType w:val="multilevel"/>
    <w:tmpl w:val="1FF08CC8"/>
    <w:lvl w:ilvl="0">
      <w:start w:val="2"/>
      <w:numFmt w:val="decimal"/>
      <w:lvlText w:val="%1"/>
      <w:lvlJc w:val="left"/>
      <w:pPr>
        <w:ind w:left="1440" w:hanging="720"/>
      </w:pPr>
      <w:rPr>
        <w:rFonts w:hint="default"/>
        <w:lang w:val="id" w:eastAsia="id" w:bidi="id"/>
      </w:rPr>
    </w:lvl>
    <w:lvl w:ilvl="1">
      <w:start w:val="1"/>
      <w:numFmt w:val="decimal"/>
      <w:lvlText w:val="2.%2"/>
      <w:lvlJc w:val="left"/>
      <w:pPr>
        <w:ind w:left="1136" w:hanging="720"/>
      </w:pPr>
      <w:rPr>
        <w:rFonts w:hint="default"/>
        <w:b/>
        <w:bCs/>
        <w:w w:val="100"/>
        <w:sz w:val="28"/>
        <w:szCs w:val="28"/>
        <w:lang w:val="id" w:eastAsia="id" w:bidi="id"/>
      </w:rPr>
    </w:lvl>
    <w:lvl w:ilvl="2">
      <w:numFmt w:val="bullet"/>
      <w:lvlText w:val=""/>
      <w:lvlJc w:val="left"/>
      <w:pPr>
        <w:ind w:left="1428" w:hanging="360"/>
      </w:pPr>
      <w:rPr>
        <w:rFonts w:ascii="Symbol" w:eastAsia="Symbol" w:hAnsi="Symbol" w:cs="Symbol" w:hint="default"/>
        <w:w w:val="100"/>
        <w:sz w:val="24"/>
        <w:szCs w:val="24"/>
        <w:lang w:val="id" w:eastAsia="id" w:bidi="id"/>
      </w:rPr>
    </w:lvl>
    <w:lvl w:ilvl="3">
      <w:numFmt w:val="bullet"/>
      <w:lvlText w:val=""/>
      <w:lvlJc w:val="left"/>
      <w:pPr>
        <w:ind w:left="1572" w:hanging="360"/>
      </w:pPr>
      <w:rPr>
        <w:rFonts w:ascii="Symbol" w:eastAsia="Symbol" w:hAnsi="Symbol" w:cs="Symbol" w:hint="default"/>
        <w:w w:val="100"/>
        <w:sz w:val="24"/>
        <w:szCs w:val="24"/>
        <w:lang w:val="id" w:eastAsia="id" w:bidi="id"/>
      </w:rPr>
    </w:lvl>
    <w:lvl w:ilvl="4">
      <w:numFmt w:val="bullet"/>
      <w:lvlText w:val="•"/>
      <w:lvlJc w:val="left"/>
      <w:pPr>
        <w:ind w:left="3633" w:hanging="360"/>
      </w:pPr>
      <w:rPr>
        <w:rFonts w:hint="default"/>
        <w:lang w:val="id" w:eastAsia="id" w:bidi="id"/>
      </w:rPr>
    </w:lvl>
    <w:lvl w:ilvl="5">
      <w:numFmt w:val="bullet"/>
      <w:lvlText w:val="•"/>
      <w:lvlJc w:val="left"/>
      <w:pPr>
        <w:ind w:left="4524" w:hanging="360"/>
      </w:pPr>
      <w:rPr>
        <w:rFonts w:hint="default"/>
        <w:lang w:val="id" w:eastAsia="id" w:bidi="id"/>
      </w:rPr>
    </w:lvl>
    <w:lvl w:ilvl="6">
      <w:numFmt w:val="bullet"/>
      <w:lvlText w:val="•"/>
      <w:lvlJc w:val="left"/>
      <w:pPr>
        <w:ind w:left="5415" w:hanging="360"/>
      </w:pPr>
      <w:rPr>
        <w:rFonts w:hint="default"/>
        <w:lang w:val="id" w:eastAsia="id" w:bidi="id"/>
      </w:rPr>
    </w:lvl>
    <w:lvl w:ilvl="7">
      <w:numFmt w:val="bullet"/>
      <w:lvlText w:val="•"/>
      <w:lvlJc w:val="left"/>
      <w:pPr>
        <w:ind w:left="6306" w:hanging="360"/>
      </w:pPr>
      <w:rPr>
        <w:rFonts w:hint="default"/>
        <w:lang w:val="id" w:eastAsia="id" w:bidi="id"/>
      </w:rPr>
    </w:lvl>
    <w:lvl w:ilvl="8">
      <w:numFmt w:val="bullet"/>
      <w:lvlText w:val="•"/>
      <w:lvlJc w:val="left"/>
      <w:pPr>
        <w:ind w:left="7196" w:hanging="360"/>
      </w:pPr>
      <w:rPr>
        <w:rFonts w:hint="default"/>
        <w:lang w:val="id" w:eastAsia="id" w:bidi="id"/>
      </w:rPr>
    </w:lvl>
  </w:abstractNum>
  <w:abstractNum w:abstractNumId="6" w15:restartNumberingAfterBreak="0">
    <w:nsid w:val="3AB329FF"/>
    <w:multiLevelType w:val="multilevel"/>
    <w:tmpl w:val="8864FDE4"/>
    <w:lvl w:ilvl="0">
      <w:start w:val="1"/>
      <w:numFmt w:val="decimal"/>
      <w:lvlText w:val="2.%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3DBD3E63"/>
    <w:multiLevelType w:val="hybridMultilevel"/>
    <w:tmpl w:val="47A04AD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5D91C26"/>
    <w:multiLevelType w:val="hybridMultilevel"/>
    <w:tmpl w:val="4A888FF0"/>
    <w:lvl w:ilvl="0" w:tplc="0340FD54">
      <w:start w:val="1"/>
      <w:numFmt w:val="decimal"/>
      <w:lvlText w:val="2.%1"/>
      <w:lvlJc w:val="left"/>
      <w:pPr>
        <w:ind w:left="1307" w:hanging="360"/>
      </w:pPr>
      <w:rPr>
        <w:rFonts w:hint="default"/>
      </w:rPr>
    </w:lvl>
    <w:lvl w:ilvl="1" w:tplc="04090019" w:tentative="1">
      <w:start w:val="1"/>
      <w:numFmt w:val="lowerLetter"/>
      <w:lvlText w:val="%2."/>
      <w:lvlJc w:val="left"/>
      <w:pPr>
        <w:ind w:left="2027" w:hanging="360"/>
      </w:pPr>
    </w:lvl>
    <w:lvl w:ilvl="2" w:tplc="0409001B" w:tentative="1">
      <w:start w:val="1"/>
      <w:numFmt w:val="lowerRoman"/>
      <w:lvlText w:val="%3."/>
      <w:lvlJc w:val="right"/>
      <w:pPr>
        <w:ind w:left="2747" w:hanging="180"/>
      </w:pPr>
    </w:lvl>
    <w:lvl w:ilvl="3" w:tplc="0409000F" w:tentative="1">
      <w:start w:val="1"/>
      <w:numFmt w:val="decimal"/>
      <w:lvlText w:val="%4."/>
      <w:lvlJc w:val="left"/>
      <w:pPr>
        <w:ind w:left="3467" w:hanging="360"/>
      </w:pPr>
    </w:lvl>
    <w:lvl w:ilvl="4" w:tplc="04090019" w:tentative="1">
      <w:start w:val="1"/>
      <w:numFmt w:val="lowerLetter"/>
      <w:lvlText w:val="%5."/>
      <w:lvlJc w:val="left"/>
      <w:pPr>
        <w:ind w:left="4187" w:hanging="360"/>
      </w:pPr>
    </w:lvl>
    <w:lvl w:ilvl="5" w:tplc="0409001B" w:tentative="1">
      <w:start w:val="1"/>
      <w:numFmt w:val="lowerRoman"/>
      <w:lvlText w:val="%6."/>
      <w:lvlJc w:val="right"/>
      <w:pPr>
        <w:ind w:left="4907" w:hanging="180"/>
      </w:pPr>
    </w:lvl>
    <w:lvl w:ilvl="6" w:tplc="0409000F" w:tentative="1">
      <w:start w:val="1"/>
      <w:numFmt w:val="decimal"/>
      <w:lvlText w:val="%7."/>
      <w:lvlJc w:val="left"/>
      <w:pPr>
        <w:ind w:left="5627" w:hanging="360"/>
      </w:pPr>
    </w:lvl>
    <w:lvl w:ilvl="7" w:tplc="04090019" w:tentative="1">
      <w:start w:val="1"/>
      <w:numFmt w:val="lowerLetter"/>
      <w:lvlText w:val="%8."/>
      <w:lvlJc w:val="left"/>
      <w:pPr>
        <w:ind w:left="6347" w:hanging="360"/>
      </w:pPr>
    </w:lvl>
    <w:lvl w:ilvl="8" w:tplc="0409001B" w:tentative="1">
      <w:start w:val="1"/>
      <w:numFmt w:val="lowerRoman"/>
      <w:lvlText w:val="%9."/>
      <w:lvlJc w:val="right"/>
      <w:pPr>
        <w:ind w:left="7067" w:hanging="180"/>
      </w:pPr>
    </w:lvl>
  </w:abstractNum>
  <w:abstractNum w:abstractNumId="9" w15:restartNumberingAfterBreak="0">
    <w:nsid w:val="566066C7"/>
    <w:multiLevelType w:val="hybridMultilevel"/>
    <w:tmpl w:val="371C893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61709"/>
    <w:multiLevelType w:val="multilevel"/>
    <w:tmpl w:val="075CBF4E"/>
    <w:lvl w:ilvl="0">
      <w:start w:val="2"/>
      <w:numFmt w:val="decimal"/>
      <w:lvlText w:val="2.%1"/>
      <w:lvlJc w:val="left"/>
      <w:pPr>
        <w:ind w:left="720" w:hanging="360"/>
      </w:pPr>
      <w:rPr>
        <w:rFonts w:hint="default"/>
      </w:rPr>
    </w:lvl>
    <w:lvl w:ilvl="1">
      <w:start w:val="1"/>
      <w:numFmt w:val="decimal"/>
      <w:lvlText w:val="%2."/>
      <w:lvlJc w:val="left"/>
      <w:pPr>
        <w:ind w:left="1080" w:hanging="72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440" w:hanging="1080"/>
      </w:pPr>
      <w:rPr>
        <w:rFonts w:hint="default"/>
        <w:i w:val="0"/>
        <w:i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5C7B2BD7"/>
    <w:multiLevelType w:val="hybridMultilevel"/>
    <w:tmpl w:val="2EFCD6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60F14517"/>
    <w:multiLevelType w:val="hybridMultilevel"/>
    <w:tmpl w:val="7EC4BC9C"/>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15:restartNumberingAfterBreak="0">
    <w:nsid w:val="62DC6809"/>
    <w:multiLevelType w:val="hybridMultilevel"/>
    <w:tmpl w:val="ED300BEC"/>
    <w:lvl w:ilvl="0" w:tplc="0340FD5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3E045E"/>
    <w:multiLevelType w:val="hybridMultilevel"/>
    <w:tmpl w:val="7352A48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3E7A1A"/>
    <w:multiLevelType w:val="multilevel"/>
    <w:tmpl w:val="62CA7FB0"/>
    <w:lvl w:ilvl="0">
      <w:start w:val="1"/>
      <w:numFmt w:val="decimal"/>
      <w:lvlText w:val="%1."/>
      <w:lvlJc w:val="left"/>
      <w:pPr>
        <w:ind w:left="1215" w:hanging="360"/>
      </w:pPr>
    </w:lvl>
    <w:lvl w:ilvl="1">
      <w:start w:val="1"/>
      <w:numFmt w:val="decimal"/>
      <w:isLgl/>
      <w:lvlText w:val="%1.%2."/>
      <w:lvlJc w:val="left"/>
      <w:pPr>
        <w:ind w:left="1575" w:hanging="720"/>
      </w:pPr>
      <w:rPr>
        <w:rFonts w:hint="default"/>
        <w:i w:val="0"/>
      </w:rPr>
    </w:lvl>
    <w:lvl w:ilvl="2">
      <w:start w:val="1"/>
      <w:numFmt w:val="decimal"/>
      <w:isLgl/>
      <w:lvlText w:val="%1.%2.%3."/>
      <w:lvlJc w:val="left"/>
      <w:pPr>
        <w:ind w:left="1575" w:hanging="720"/>
      </w:pPr>
      <w:rPr>
        <w:rFonts w:hint="default"/>
        <w:i w:val="0"/>
      </w:rPr>
    </w:lvl>
    <w:lvl w:ilvl="3">
      <w:start w:val="1"/>
      <w:numFmt w:val="decimal"/>
      <w:isLgl/>
      <w:lvlText w:val="%1.%2.%3.%4."/>
      <w:lvlJc w:val="left"/>
      <w:pPr>
        <w:ind w:left="1935" w:hanging="1080"/>
      </w:pPr>
      <w:rPr>
        <w:rFonts w:hint="default"/>
      </w:rPr>
    </w:lvl>
    <w:lvl w:ilvl="4">
      <w:start w:val="1"/>
      <w:numFmt w:val="decimal"/>
      <w:isLgl/>
      <w:lvlText w:val="%1.%2.%3.%4.%5."/>
      <w:lvlJc w:val="left"/>
      <w:pPr>
        <w:ind w:left="1935" w:hanging="1080"/>
      </w:pPr>
      <w:rPr>
        <w:rFonts w:hint="default"/>
      </w:rPr>
    </w:lvl>
    <w:lvl w:ilvl="5">
      <w:start w:val="1"/>
      <w:numFmt w:val="decimal"/>
      <w:isLgl/>
      <w:lvlText w:val="%1.%2.%3.%4.%5.%6."/>
      <w:lvlJc w:val="left"/>
      <w:pPr>
        <w:ind w:left="2295" w:hanging="1440"/>
      </w:pPr>
      <w:rPr>
        <w:rFonts w:hint="default"/>
      </w:rPr>
    </w:lvl>
    <w:lvl w:ilvl="6">
      <w:start w:val="1"/>
      <w:numFmt w:val="decimal"/>
      <w:isLgl/>
      <w:lvlText w:val="%1.%2.%3.%4.%5.%6.%7."/>
      <w:lvlJc w:val="left"/>
      <w:pPr>
        <w:ind w:left="2655" w:hanging="1800"/>
      </w:pPr>
      <w:rPr>
        <w:rFonts w:hint="default"/>
      </w:rPr>
    </w:lvl>
    <w:lvl w:ilvl="7">
      <w:start w:val="1"/>
      <w:numFmt w:val="decimal"/>
      <w:isLgl/>
      <w:lvlText w:val="%1.%2.%3.%4.%5.%6.%7.%8."/>
      <w:lvlJc w:val="left"/>
      <w:pPr>
        <w:ind w:left="2655" w:hanging="1800"/>
      </w:pPr>
      <w:rPr>
        <w:rFonts w:hint="default"/>
      </w:rPr>
    </w:lvl>
    <w:lvl w:ilvl="8">
      <w:start w:val="1"/>
      <w:numFmt w:val="decimal"/>
      <w:isLgl/>
      <w:lvlText w:val="%1.%2.%3.%4.%5.%6.%7.%8.%9."/>
      <w:lvlJc w:val="left"/>
      <w:pPr>
        <w:ind w:left="3015" w:hanging="2160"/>
      </w:pPr>
      <w:rPr>
        <w:rFonts w:hint="default"/>
      </w:rPr>
    </w:lvl>
  </w:abstractNum>
  <w:abstractNum w:abstractNumId="16" w15:restartNumberingAfterBreak="0">
    <w:nsid w:val="6B987A86"/>
    <w:multiLevelType w:val="multilevel"/>
    <w:tmpl w:val="075CBF4E"/>
    <w:lvl w:ilvl="0">
      <w:start w:val="2"/>
      <w:numFmt w:val="decimal"/>
      <w:lvlText w:val="2.%1"/>
      <w:lvlJc w:val="left"/>
      <w:pPr>
        <w:ind w:left="720" w:hanging="360"/>
      </w:pPr>
      <w:rPr>
        <w:rFonts w:hint="default"/>
      </w:rPr>
    </w:lvl>
    <w:lvl w:ilvl="1">
      <w:start w:val="1"/>
      <w:numFmt w:val="decimal"/>
      <w:lvlText w:val="%2."/>
      <w:lvlJc w:val="left"/>
      <w:pPr>
        <w:ind w:left="1080" w:hanging="72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440" w:hanging="1080"/>
      </w:pPr>
      <w:rPr>
        <w:rFonts w:hint="default"/>
        <w:i w:val="0"/>
        <w:i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6DAA62F3"/>
    <w:multiLevelType w:val="hybridMultilevel"/>
    <w:tmpl w:val="85DCEBE8"/>
    <w:lvl w:ilvl="0" w:tplc="3809000F">
      <w:start w:val="1"/>
      <w:numFmt w:val="decimal"/>
      <w:lvlText w:val="%1."/>
      <w:lvlJc w:val="left"/>
      <w:pPr>
        <w:ind w:left="0" w:hanging="360"/>
      </w:pPr>
      <w:rPr>
        <w:rFonts w:hint="default"/>
      </w:rPr>
    </w:lvl>
    <w:lvl w:ilvl="1" w:tplc="35FEB532">
      <w:start w:val="1"/>
      <w:numFmt w:val="decimal"/>
      <w:lvlText w:val="%2)"/>
      <w:lvlJc w:val="left"/>
      <w:pPr>
        <w:ind w:left="720" w:hanging="360"/>
      </w:pPr>
      <w:rPr>
        <w:rFonts w:hint="default"/>
      </w:rPr>
    </w:lvl>
    <w:lvl w:ilvl="2" w:tplc="3809001B">
      <w:start w:val="1"/>
      <w:numFmt w:val="lowerRoman"/>
      <w:lvlText w:val="%3."/>
      <w:lvlJc w:val="right"/>
      <w:pPr>
        <w:ind w:left="1440" w:hanging="180"/>
      </w:pPr>
    </w:lvl>
    <w:lvl w:ilvl="3" w:tplc="3809000F">
      <w:start w:val="1"/>
      <w:numFmt w:val="decimal"/>
      <w:lvlText w:val="%4."/>
      <w:lvlJc w:val="left"/>
      <w:pPr>
        <w:ind w:left="2160" w:hanging="360"/>
      </w:pPr>
    </w:lvl>
    <w:lvl w:ilvl="4" w:tplc="B194F85E">
      <w:start w:val="1"/>
      <w:numFmt w:val="upperRoman"/>
      <w:lvlText w:val="%5."/>
      <w:lvlJc w:val="left"/>
      <w:pPr>
        <w:ind w:left="3240" w:hanging="720"/>
      </w:pPr>
      <w:rPr>
        <w:rFonts w:hint="default"/>
        <w:sz w:val="24"/>
      </w:rPr>
    </w:lvl>
    <w:lvl w:ilvl="5" w:tplc="3809001B" w:tentative="1">
      <w:start w:val="1"/>
      <w:numFmt w:val="lowerRoman"/>
      <w:lvlText w:val="%6."/>
      <w:lvlJc w:val="right"/>
      <w:pPr>
        <w:ind w:left="3600" w:hanging="180"/>
      </w:pPr>
    </w:lvl>
    <w:lvl w:ilvl="6" w:tplc="3809000F" w:tentative="1">
      <w:start w:val="1"/>
      <w:numFmt w:val="decimal"/>
      <w:lvlText w:val="%7."/>
      <w:lvlJc w:val="left"/>
      <w:pPr>
        <w:ind w:left="4320" w:hanging="360"/>
      </w:pPr>
    </w:lvl>
    <w:lvl w:ilvl="7" w:tplc="38090019" w:tentative="1">
      <w:start w:val="1"/>
      <w:numFmt w:val="lowerLetter"/>
      <w:lvlText w:val="%8."/>
      <w:lvlJc w:val="left"/>
      <w:pPr>
        <w:ind w:left="5040" w:hanging="360"/>
      </w:pPr>
    </w:lvl>
    <w:lvl w:ilvl="8" w:tplc="3809001B" w:tentative="1">
      <w:start w:val="1"/>
      <w:numFmt w:val="lowerRoman"/>
      <w:lvlText w:val="%9."/>
      <w:lvlJc w:val="right"/>
      <w:pPr>
        <w:ind w:left="5760" w:hanging="180"/>
      </w:pPr>
    </w:lvl>
  </w:abstractNum>
  <w:num w:numId="1">
    <w:abstractNumId w:val="4"/>
  </w:num>
  <w:num w:numId="2">
    <w:abstractNumId w:val="14"/>
  </w:num>
  <w:num w:numId="3">
    <w:abstractNumId w:val="9"/>
  </w:num>
  <w:num w:numId="4">
    <w:abstractNumId w:val="6"/>
  </w:num>
  <w:num w:numId="5">
    <w:abstractNumId w:val="12"/>
  </w:num>
  <w:num w:numId="6">
    <w:abstractNumId w:val="17"/>
  </w:num>
  <w:num w:numId="7">
    <w:abstractNumId w:val="16"/>
  </w:num>
  <w:num w:numId="8">
    <w:abstractNumId w:val="15"/>
  </w:num>
  <w:num w:numId="9">
    <w:abstractNumId w:val="10"/>
  </w:num>
  <w:num w:numId="10">
    <w:abstractNumId w:val="1"/>
  </w:num>
  <w:num w:numId="11">
    <w:abstractNumId w:val="11"/>
  </w:num>
  <w:num w:numId="12">
    <w:abstractNumId w:val="7"/>
  </w:num>
  <w:num w:numId="13">
    <w:abstractNumId w:val="0"/>
  </w:num>
  <w:num w:numId="14">
    <w:abstractNumId w:val="8"/>
  </w:num>
  <w:num w:numId="15">
    <w:abstractNumId w:val="13"/>
  </w:num>
  <w:num w:numId="16">
    <w:abstractNumId w:val="2"/>
  </w:num>
  <w:num w:numId="17">
    <w:abstractNumId w:val="5"/>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772D7"/>
    <w:rsid w:val="001A0595"/>
    <w:rsid w:val="001D3C09"/>
    <w:rsid w:val="001D3FEB"/>
    <w:rsid w:val="00386F21"/>
    <w:rsid w:val="00394784"/>
    <w:rsid w:val="003A187D"/>
    <w:rsid w:val="003D5F12"/>
    <w:rsid w:val="00440FC0"/>
    <w:rsid w:val="005231AD"/>
    <w:rsid w:val="005A4243"/>
    <w:rsid w:val="00624E3A"/>
    <w:rsid w:val="006A77C0"/>
    <w:rsid w:val="007913FC"/>
    <w:rsid w:val="007C0204"/>
    <w:rsid w:val="00844284"/>
    <w:rsid w:val="00A05D59"/>
    <w:rsid w:val="00A64AE2"/>
    <w:rsid w:val="00A65057"/>
    <w:rsid w:val="00A67450"/>
    <w:rsid w:val="00AD61A3"/>
    <w:rsid w:val="00B4186C"/>
    <w:rsid w:val="00B772D7"/>
    <w:rsid w:val="00D67F37"/>
    <w:rsid w:val="00E64147"/>
    <w:rsid w:val="00E94246"/>
    <w:rsid w:val="00EF0C1D"/>
    <w:rsid w:val="00FF025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772E3"/>
  <w15:chartTrackingRefBased/>
  <w15:docId w15:val="{A2D93988-BC9C-4513-BD7C-D745EC3A0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1"/>
    <w:qFormat/>
    <w:rsid w:val="00B772D7"/>
    <w:pPr>
      <w:spacing w:before="100" w:after="0" w:line="360" w:lineRule="auto"/>
      <w:ind w:left="707" w:right="443"/>
      <w:jc w:val="center"/>
      <w:outlineLvl w:val="0"/>
    </w:pPr>
    <w:rPr>
      <w:rFonts w:ascii="Times New Roman" w:eastAsia="Times New Roman" w:hAnsi="Times New Roman" w:cs="Times New Roman"/>
      <w:b/>
      <w:bCs/>
      <w:sz w:val="32"/>
      <w:szCs w:val="32"/>
      <w:lang w:val="id" w:eastAsia="id"/>
    </w:rPr>
  </w:style>
  <w:style w:type="paragraph" w:styleId="Heading2">
    <w:name w:val="heading 2"/>
    <w:basedOn w:val="Normal"/>
    <w:link w:val="Heading2Char"/>
    <w:uiPriority w:val="1"/>
    <w:qFormat/>
    <w:rsid w:val="00B772D7"/>
    <w:pPr>
      <w:spacing w:after="0" w:line="360" w:lineRule="auto"/>
      <w:ind w:left="1308" w:hanging="721"/>
      <w:outlineLvl w:val="1"/>
    </w:pPr>
    <w:rPr>
      <w:rFonts w:ascii="Times New Roman" w:eastAsia="Times New Roman" w:hAnsi="Times New Roman" w:cs="Times New Roman"/>
      <w:b/>
      <w:bCs/>
      <w:sz w:val="28"/>
      <w:szCs w:val="28"/>
      <w:lang w:val="id" w:eastAsia="id"/>
    </w:rPr>
  </w:style>
  <w:style w:type="paragraph" w:styleId="Heading3">
    <w:name w:val="heading 3"/>
    <w:basedOn w:val="Normal"/>
    <w:next w:val="Normal"/>
    <w:link w:val="Heading3Char"/>
    <w:uiPriority w:val="1"/>
    <w:qFormat/>
    <w:rsid w:val="00B772D7"/>
    <w:pPr>
      <w:spacing w:after="0" w:line="360" w:lineRule="auto"/>
      <w:ind w:left="1308" w:hanging="721"/>
      <w:outlineLvl w:val="2"/>
    </w:pPr>
    <w:rPr>
      <w:rFonts w:ascii="Times New Roman" w:eastAsia="Times New Roman" w:hAnsi="Times New Roman" w:cs="Times New Roman"/>
      <w:b/>
      <w:bCs/>
      <w:sz w:val="24"/>
      <w:szCs w:val="28"/>
      <w:lang w:val="id" w:eastAsia="id"/>
    </w:rPr>
  </w:style>
  <w:style w:type="paragraph" w:styleId="Heading4">
    <w:name w:val="heading 4"/>
    <w:basedOn w:val="Normal"/>
    <w:link w:val="Heading4Char"/>
    <w:uiPriority w:val="1"/>
    <w:qFormat/>
    <w:rsid w:val="00B772D7"/>
    <w:pPr>
      <w:spacing w:before="5" w:after="0" w:line="360" w:lineRule="auto"/>
      <w:ind w:left="574"/>
      <w:outlineLvl w:val="3"/>
    </w:pPr>
    <w:rPr>
      <w:rFonts w:ascii="Times New Roman" w:eastAsia="Times New Roman" w:hAnsi="Times New Roman" w:cs="Times New Roman"/>
      <w:b/>
      <w:bCs/>
      <w:sz w:val="24"/>
      <w:szCs w:val="24"/>
      <w:lang w:val="id" w:eastAsia="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B772D7"/>
    <w:rPr>
      <w:rFonts w:ascii="Times New Roman" w:eastAsia="Times New Roman" w:hAnsi="Times New Roman" w:cs="Times New Roman"/>
      <w:b/>
      <w:bCs/>
      <w:sz w:val="32"/>
      <w:szCs w:val="32"/>
      <w:lang w:val="id" w:eastAsia="id"/>
    </w:rPr>
  </w:style>
  <w:style w:type="character" w:customStyle="1" w:styleId="Heading2Char">
    <w:name w:val="Heading 2 Char"/>
    <w:basedOn w:val="DefaultParagraphFont"/>
    <w:link w:val="Heading2"/>
    <w:uiPriority w:val="1"/>
    <w:rsid w:val="00B772D7"/>
    <w:rPr>
      <w:rFonts w:ascii="Times New Roman" w:eastAsia="Times New Roman" w:hAnsi="Times New Roman" w:cs="Times New Roman"/>
      <w:b/>
      <w:bCs/>
      <w:sz w:val="28"/>
      <w:szCs w:val="28"/>
      <w:lang w:val="id" w:eastAsia="id"/>
    </w:rPr>
  </w:style>
  <w:style w:type="character" w:customStyle="1" w:styleId="Heading3Char">
    <w:name w:val="Heading 3 Char"/>
    <w:basedOn w:val="DefaultParagraphFont"/>
    <w:link w:val="Heading3"/>
    <w:uiPriority w:val="1"/>
    <w:rsid w:val="00B772D7"/>
    <w:rPr>
      <w:rFonts w:ascii="Times New Roman" w:eastAsia="Times New Roman" w:hAnsi="Times New Roman" w:cs="Times New Roman"/>
      <w:b/>
      <w:bCs/>
      <w:sz w:val="24"/>
      <w:szCs w:val="28"/>
      <w:lang w:val="id" w:eastAsia="id"/>
    </w:rPr>
  </w:style>
  <w:style w:type="character" w:customStyle="1" w:styleId="Heading4Char">
    <w:name w:val="Heading 4 Char"/>
    <w:basedOn w:val="DefaultParagraphFont"/>
    <w:link w:val="Heading4"/>
    <w:uiPriority w:val="1"/>
    <w:rsid w:val="00B772D7"/>
    <w:rPr>
      <w:rFonts w:ascii="Times New Roman" w:eastAsia="Times New Roman" w:hAnsi="Times New Roman" w:cs="Times New Roman"/>
      <w:b/>
      <w:bCs/>
      <w:sz w:val="24"/>
      <w:szCs w:val="24"/>
      <w:lang w:val="id" w:eastAsia="id"/>
    </w:rPr>
  </w:style>
  <w:style w:type="paragraph" w:styleId="BodyText">
    <w:name w:val="Body Text"/>
    <w:basedOn w:val="Normal"/>
    <w:link w:val="BodyTextChar"/>
    <w:uiPriority w:val="1"/>
    <w:qFormat/>
    <w:rsid w:val="00B772D7"/>
    <w:pPr>
      <w:spacing w:after="0" w:line="360" w:lineRule="auto"/>
    </w:pPr>
    <w:rPr>
      <w:rFonts w:ascii="Times New Roman" w:eastAsia="Times New Roman" w:hAnsi="Times New Roman" w:cs="Times New Roman"/>
      <w:sz w:val="24"/>
      <w:szCs w:val="24"/>
      <w:lang w:val="id" w:eastAsia="id"/>
    </w:rPr>
  </w:style>
  <w:style w:type="character" w:customStyle="1" w:styleId="BodyTextChar">
    <w:name w:val="Body Text Char"/>
    <w:basedOn w:val="DefaultParagraphFont"/>
    <w:link w:val="BodyText"/>
    <w:uiPriority w:val="1"/>
    <w:rsid w:val="00B772D7"/>
    <w:rPr>
      <w:rFonts w:ascii="Times New Roman" w:eastAsia="Times New Roman" w:hAnsi="Times New Roman" w:cs="Times New Roman"/>
      <w:sz w:val="24"/>
      <w:szCs w:val="24"/>
      <w:lang w:val="id" w:eastAsia="id"/>
    </w:rPr>
  </w:style>
  <w:style w:type="paragraph" w:styleId="ListParagraph">
    <w:name w:val="List Paragraph"/>
    <w:aliases w:val="List Paragraph Laporan"/>
    <w:basedOn w:val="Normal"/>
    <w:link w:val="ListParagraphChar"/>
    <w:uiPriority w:val="34"/>
    <w:qFormat/>
    <w:rsid w:val="00B772D7"/>
    <w:pPr>
      <w:spacing w:after="0" w:line="360" w:lineRule="auto"/>
      <w:ind w:left="1865" w:hanging="426"/>
    </w:pPr>
    <w:rPr>
      <w:rFonts w:ascii="Times New Roman" w:eastAsia="Times New Roman" w:hAnsi="Times New Roman" w:cs="Times New Roman"/>
      <w:lang w:val="id" w:eastAsia="id"/>
    </w:rPr>
  </w:style>
  <w:style w:type="character" w:customStyle="1" w:styleId="ListParagraphChar">
    <w:name w:val="List Paragraph Char"/>
    <w:aliases w:val="List Paragraph Laporan Char"/>
    <w:link w:val="ListParagraph"/>
    <w:uiPriority w:val="34"/>
    <w:rsid w:val="00B772D7"/>
    <w:rPr>
      <w:rFonts w:ascii="Times New Roman" w:eastAsia="Times New Roman" w:hAnsi="Times New Roman" w:cs="Times New Roman"/>
      <w:lang w:val="id" w:eastAsia="id"/>
    </w:rPr>
  </w:style>
  <w:style w:type="paragraph" w:customStyle="1" w:styleId="Default">
    <w:name w:val="Default"/>
    <w:rsid w:val="00B772D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TableParagraph">
    <w:name w:val="Table Paragraph"/>
    <w:basedOn w:val="Normal"/>
    <w:uiPriority w:val="1"/>
    <w:qFormat/>
    <w:rsid w:val="00B772D7"/>
    <w:pPr>
      <w:widowControl w:val="0"/>
      <w:autoSpaceDE w:val="0"/>
      <w:autoSpaceDN w:val="0"/>
      <w:spacing w:after="0" w:line="240" w:lineRule="auto"/>
    </w:pPr>
    <w:rPr>
      <w:rFonts w:ascii="Times New Roman" w:eastAsia="Times New Roman" w:hAnsi="Times New Roman" w:cs="Times New Roman"/>
      <w:lang w:val="id" w:eastAsia="id"/>
    </w:rPr>
  </w:style>
  <w:style w:type="paragraph" w:styleId="Caption">
    <w:name w:val="caption"/>
    <w:basedOn w:val="Normal"/>
    <w:next w:val="Normal"/>
    <w:uiPriority w:val="35"/>
    <w:unhideWhenUsed/>
    <w:qFormat/>
    <w:rsid w:val="00B772D7"/>
    <w:pPr>
      <w:spacing w:after="200" w:line="240" w:lineRule="auto"/>
    </w:pPr>
    <w:rPr>
      <w:rFonts w:ascii="Times New Roman" w:eastAsia="Times New Roman" w:hAnsi="Times New Roman" w:cs="Times New Roman"/>
      <w:i/>
      <w:iCs/>
      <w:color w:val="44546A" w:themeColor="text2"/>
      <w:sz w:val="18"/>
      <w:szCs w:val="18"/>
      <w:lang w:val="id" w:eastAsia="id"/>
    </w:rPr>
  </w:style>
  <w:style w:type="table" w:styleId="TableGridLight">
    <w:name w:val="Grid Table Light"/>
    <w:basedOn w:val="TableNormal"/>
    <w:uiPriority w:val="40"/>
    <w:rsid w:val="00B772D7"/>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B772D7"/>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Header">
    <w:name w:val="header"/>
    <w:basedOn w:val="Normal"/>
    <w:link w:val="HeaderChar"/>
    <w:uiPriority w:val="99"/>
    <w:unhideWhenUsed/>
    <w:rsid w:val="00A05D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5D59"/>
  </w:style>
  <w:style w:type="paragraph" w:styleId="Footer">
    <w:name w:val="footer"/>
    <w:basedOn w:val="Normal"/>
    <w:link w:val="FooterChar"/>
    <w:uiPriority w:val="99"/>
    <w:unhideWhenUsed/>
    <w:rsid w:val="00A05D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5D59"/>
  </w:style>
  <w:style w:type="table" w:customStyle="1" w:styleId="TableGridLight1">
    <w:name w:val="Table Grid Light1"/>
    <w:basedOn w:val="TableNormal"/>
    <w:next w:val="TableGridLight"/>
    <w:uiPriority w:val="40"/>
    <w:rsid w:val="007C0204"/>
    <w:pPr>
      <w:spacing w:after="0" w:line="240" w:lineRule="auto"/>
    </w:pPr>
    <w:rPr>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TotalTime>
  <Pages>13</Pages>
  <Words>2886</Words>
  <Characters>16454</Characters>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19-11-05T10:30:00Z</dcterms:created>
  <dcterms:modified xsi:type="dcterms:W3CDTF">2020-11-15T17:38:00Z</dcterms:modified>
</cp:coreProperties>
</file>